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00CD2E74" w:rsidRPr="00CD2E74" w:rsidRDefault="00CD2E74" w:rsidP="00CD2E74">
      <w:pPr>
        <w:pStyle w:val="Title"/>
        <w:jc w:val="center"/>
        <w:rPr>
          <w:rFonts w:ascii="Times New Roman" w:hAnsi="Times New Roman"/>
          <w:b/>
          <w:sz w:val="36"/>
          <w:szCs w:val="36"/>
          <w:lang w:val="en-US"/>
        </w:rPr>
      </w:pPr>
      <w:r w:rsidRPr="00CD2E74">
        <w:rPr>
          <w:rFonts w:ascii="Times New Roman" w:hAnsi="Times New Roman"/>
          <w:b/>
          <w:sz w:val="36"/>
          <w:szCs w:val="36"/>
        </w:rPr>
        <w:t>Model  Development Of Industrial Dressmaking</w:t>
      </w:r>
    </w:p>
    <w:p w:rsidR="0095722B" w:rsidRPr="00EC6A61" w:rsidRDefault="00CD2E74" w:rsidP="00CD2E74">
      <w:pPr>
        <w:pStyle w:val="Title"/>
        <w:jc w:val="center"/>
        <w:rPr>
          <w:rFonts w:ascii="Times New Roman" w:hAnsi="Times New Roman" w:cs="Times New Roman"/>
          <w:b/>
          <w:sz w:val="36"/>
          <w:szCs w:val="36"/>
        </w:rPr>
      </w:pPr>
      <w:r w:rsidRPr="00CD2E74">
        <w:rPr>
          <w:rFonts w:ascii="Times New Roman" w:hAnsi="Times New Roman" w:cs="Times New Roman"/>
          <w:b/>
          <w:sz w:val="36"/>
          <w:szCs w:val="36"/>
        </w:rPr>
        <w:t>In Fashion Techonogy Vocational School</w:t>
      </w:r>
    </w:p>
    <w:p w:rsidR="00157D6A" w:rsidRPr="00157D6A" w:rsidRDefault="00157D6A" w:rsidP="0095722B">
      <w:pPr>
        <w:pStyle w:val="ADGVITITLE"/>
        <w:rPr>
          <w:sz w:val="24"/>
          <w:szCs w:val="24"/>
        </w:rPr>
      </w:pPr>
    </w:p>
    <w:p w:rsidR="0095722B" w:rsidRPr="003400E2" w:rsidRDefault="00561B7D" w:rsidP="00AD177B">
      <w:pPr>
        <w:pStyle w:val="ADGVIAUTHOR"/>
        <w:rPr>
          <w:rStyle w:val="Emphasis"/>
        </w:rPr>
      </w:pPr>
      <w:r w:rsidRPr="003400E2">
        <w:rPr>
          <w:rStyle w:val="Emphasis"/>
        </w:rPr>
        <w:t>Nadya Karlina</w:t>
      </w:r>
      <w:r w:rsidR="0075185A">
        <w:rPr>
          <w:rStyle w:val="Emphasis"/>
        </w:rPr>
        <w:t>¹</w:t>
      </w:r>
      <w:r w:rsidR="002B61EE" w:rsidRPr="003400E2">
        <w:rPr>
          <w:rStyle w:val="Emphasis"/>
        </w:rPr>
        <w:t xml:space="preserve"> </w:t>
      </w:r>
      <w:r w:rsidR="00267C9E" w:rsidRPr="003400E2">
        <w:rPr>
          <w:rStyle w:val="Emphasis"/>
        </w:rPr>
        <w:t>ᵃ⁾</w:t>
      </w:r>
      <w:r w:rsidRPr="003400E2">
        <w:rPr>
          <w:rStyle w:val="Emphasis"/>
        </w:rPr>
        <w:t xml:space="preserve">, </w:t>
      </w:r>
      <w:r w:rsidR="00363ED1" w:rsidRPr="003400E2">
        <w:rPr>
          <w:rStyle w:val="Emphasis"/>
        </w:rPr>
        <w:t>Uswatun Hasanah</w:t>
      </w:r>
      <w:r w:rsidR="00267C9E" w:rsidRPr="003400E2">
        <w:rPr>
          <w:rStyle w:val="Emphasis"/>
        </w:rPr>
        <w:t>²</w:t>
      </w:r>
      <w:r w:rsidR="002B61EE" w:rsidRPr="003400E2">
        <w:rPr>
          <w:rStyle w:val="Emphasis"/>
        </w:rPr>
        <w:t xml:space="preserve"> </w:t>
      </w:r>
      <w:r w:rsidR="00267C9E" w:rsidRPr="003400E2">
        <w:rPr>
          <w:rStyle w:val="Emphasis"/>
        </w:rPr>
        <w:t>ᵇ⁾</w:t>
      </w:r>
      <w:r w:rsidR="00363ED1" w:rsidRPr="003400E2">
        <w:rPr>
          <w:rStyle w:val="Emphasis"/>
        </w:rPr>
        <w:t>, Shinta Doriza</w:t>
      </w:r>
      <w:r w:rsidR="00267C9E" w:rsidRPr="003400E2">
        <w:rPr>
          <w:rStyle w:val="Emphasis"/>
        </w:rPr>
        <w:t>³</w:t>
      </w:r>
      <w:r w:rsidR="002B61EE" w:rsidRPr="003400E2">
        <w:rPr>
          <w:rStyle w:val="Emphasis"/>
        </w:rPr>
        <w:t xml:space="preserve"> </w:t>
      </w:r>
      <w:r w:rsidR="00267C9E" w:rsidRPr="003400E2">
        <w:rPr>
          <w:rStyle w:val="Emphasis"/>
        </w:rPr>
        <w:t>ᶜ⁾</w:t>
      </w:r>
    </w:p>
    <w:p w:rsidR="0095722B" w:rsidRPr="006C7274" w:rsidRDefault="0095722B" w:rsidP="00AD177B">
      <w:pPr>
        <w:pStyle w:val="ADGVIAUTHORIDENTITY"/>
        <w:rPr>
          <w:rStyle w:val="Emphasis"/>
          <w:sz w:val="20"/>
          <w:szCs w:val="20"/>
        </w:rPr>
      </w:pPr>
      <w:r w:rsidRPr="006C7274">
        <w:rPr>
          <w:rStyle w:val="Emphasis"/>
          <w:sz w:val="20"/>
          <w:szCs w:val="20"/>
        </w:rPr>
        <w:t>Universitas Negeri Jakarta</w:t>
      </w:r>
      <w:r w:rsidR="0013030C" w:rsidRPr="006C7274">
        <w:rPr>
          <w:rStyle w:val="Emphasis"/>
          <w:sz w:val="20"/>
          <w:szCs w:val="20"/>
        </w:rPr>
        <w:t>¹,</w:t>
      </w:r>
      <w:r w:rsidR="00FF5D47" w:rsidRPr="006C7274">
        <w:rPr>
          <w:rStyle w:val="Emphasis"/>
          <w:sz w:val="20"/>
          <w:szCs w:val="20"/>
        </w:rPr>
        <w:t>²,³</w:t>
      </w:r>
    </w:p>
    <w:p w:rsidR="002A20D1" w:rsidRPr="003400E2" w:rsidRDefault="002B335D" w:rsidP="00AD177B">
      <w:pPr>
        <w:pStyle w:val="ADGVIAUTHORIDENTITY"/>
        <w:rPr>
          <w:rStyle w:val="Emphasis"/>
        </w:rPr>
      </w:pPr>
      <w:hyperlink r:id="rId8" w:history="1">
        <w:r w:rsidR="00564E1E" w:rsidRPr="006C7274">
          <w:rPr>
            <w:rStyle w:val="Emphasis"/>
            <w:sz w:val="20"/>
            <w:szCs w:val="20"/>
          </w:rPr>
          <w:t>nadyazie@gmail.com</w:t>
        </w:r>
      </w:hyperlink>
      <w:r w:rsidR="0013030C" w:rsidRPr="006C7274">
        <w:rPr>
          <w:rStyle w:val="Emphasis"/>
          <w:sz w:val="20"/>
          <w:szCs w:val="20"/>
        </w:rPr>
        <w:t>ᵃ⁾</w:t>
      </w:r>
      <w:r w:rsidR="00FF5D47" w:rsidRPr="006C7274">
        <w:rPr>
          <w:rStyle w:val="Emphasis"/>
          <w:sz w:val="20"/>
          <w:szCs w:val="20"/>
        </w:rPr>
        <w:t xml:space="preserve">, </w:t>
      </w:r>
      <w:r w:rsidR="0075185A" w:rsidRPr="0075185A">
        <w:rPr>
          <w:i/>
          <w:iCs/>
          <w:sz w:val="20"/>
          <w:szCs w:val="20"/>
        </w:rPr>
        <w:t xml:space="preserve">uswatun-hasanah@unj.ac.id </w:t>
      </w:r>
      <w:r w:rsidR="00FF5D47" w:rsidRPr="006C7274">
        <w:rPr>
          <w:rStyle w:val="Emphasis"/>
          <w:sz w:val="20"/>
          <w:szCs w:val="20"/>
        </w:rPr>
        <w:t xml:space="preserve">ᵇ⁾, </w:t>
      </w:r>
      <w:r w:rsidR="0075185A" w:rsidRPr="0075185A">
        <w:rPr>
          <w:i/>
          <w:iCs/>
          <w:sz w:val="20"/>
          <w:szCs w:val="20"/>
        </w:rPr>
        <w:t xml:space="preserve">shintadoriza@unj.ac.id </w:t>
      </w:r>
      <w:r w:rsidR="00FF5D47" w:rsidRPr="006C7274">
        <w:rPr>
          <w:rStyle w:val="Emphasis"/>
          <w:sz w:val="20"/>
          <w:szCs w:val="20"/>
        </w:rPr>
        <w:t>ᶜ⁾</w:t>
      </w:r>
    </w:p>
    <w:p w:rsidR="00564E1E" w:rsidRPr="00FF5D47" w:rsidRDefault="00564E1E" w:rsidP="00F75A11">
      <w:pPr>
        <w:pStyle w:val="ADGVIAUTHORIDENTITY"/>
        <w:rPr>
          <w:sz w:val="24"/>
          <w:szCs w:val="24"/>
        </w:rPr>
      </w:pPr>
    </w:p>
    <w:p w:rsidR="00F75A11" w:rsidRPr="00E02734" w:rsidRDefault="00F75A11" w:rsidP="00FF5D47">
      <w:pPr>
        <w:pStyle w:val="ADGVIABSTRACTTITLE"/>
        <w:spacing w:before="0"/>
        <w:jc w:val="left"/>
        <w:rPr>
          <w:sz w:val="24"/>
          <w:szCs w:val="24"/>
        </w:rPr>
      </w:pPr>
    </w:p>
    <w:p w:rsidR="00F75A11" w:rsidRPr="00E02734" w:rsidRDefault="00F75A11" w:rsidP="00F75A11">
      <w:pPr>
        <w:pStyle w:val="ADGVIABSTRACTTITLE"/>
        <w:spacing w:before="0"/>
        <w:rPr>
          <w:sz w:val="24"/>
          <w:szCs w:val="24"/>
        </w:rPr>
      </w:pPr>
    </w:p>
    <w:p w:rsidR="00F75A11" w:rsidRPr="006C7274" w:rsidRDefault="00F75A11" w:rsidP="00AD177B">
      <w:pPr>
        <w:pStyle w:val="ADGVIABSTRAKBODY"/>
        <w:rPr>
          <w:sz w:val="18"/>
          <w:szCs w:val="18"/>
        </w:rPr>
      </w:pPr>
      <w:r w:rsidRPr="006C7274">
        <w:rPr>
          <w:b/>
          <w:sz w:val="18"/>
          <w:szCs w:val="18"/>
        </w:rPr>
        <w:t>Abstract:</w:t>
      </w:r>
      <w:r w:rsidRPr="00E02734">
        <w:t xml:space="preserve"> </w:t>
      </w:r>
      <w:r w:rsidR="00C24F46" w:rsidRPr="00C24F46">
        <w:rPr>
          <w:sz w:val="18"/>
          <w:szCs w:val="18"/>
        </w:rPr>
        <w:t xml:space="preserve">The purpose of the research is to develop a project-based independent learning model in Vocational School of Fashion. The research and development method </w:t>
      </w:r>
      <w:r w:rsidR="00C24F46" w:rsidRPr="00C24F46">
        <w:rPr>
          <w:sz w:val="18"/>
          <w:szCs w:val="18"/>
          <w:lang w:val="en-US"/>
        </w:rPr>
        <w:t xml:space="preserve"> </w:t>
      </w:r>
      <w:r w:rsidR="00C24F46" w:rsidRPr="00C24F46">
        <w:rPr>
          <w:sz w:val="18"/>
          <w:szCs w:val="18"/>
        </w:rPr>
        <w:t xml:space="preserve">uses 10 steps from Borg and Gall. The results of the development Project Based Independent Learning (PBIL) models are accompanied by PBIL learning manuals for educators. The steps of implementing the PBIL model, namely determining the fundamental questions, compiling project planning, preparing a schedule, monitoring students and project progress, analyzing project results and evaluating experience. Learning activities consist of face-to-face, independent learning </w:t>
      </w:r>
      <w:r w:rsidR="00C24F46" w:rsidRPr="00C24F46">
        <w:rPr>
          <w:sz w:val="18"/>
          <w:szCs w:val="18"/>
          <w:lang w:val="en-US"/>
        </w:rPr>
        <w:t>by</w:t>
      </w:r>
      <w:r w:rsidR="00C24F46" w:rsidRPr="00C24F46">
        <w:rPr>
          <w:sz w:val="18"/>
          <w:szCs w:val="18"/>
        </w:rPr>
        <w:t xml:space="preserve"> Android-based learning media and monitoring </w:t>
      </w:r>
      <w:r w:rsidR="00C24F46" w:rsidRPr="00C24F46">
        <w:rPr>
          <w:sz w:val="18"/>
          <w:szCs w:val="18"/>
          <w:lang w:val="en-US"/>
        </w:rPr>
        <w:t>by</w:t>
      </w:r>
      <w:r w:rsidR="00C24F46" w:rsidRPr="00C24F46">
        <w:rPr>
          <w:sz w:val="18"/>
          <w:szCs w:val="18"/>
        </w:rPr>
        <w:t xml:space="preserve"> social media. Effectiveness test results indicate </w:t>
      </w:r>
      <w:r w:rsidR="00C24F46" w:rsidRPr="00C24F46">
        <w:rPr>
          <w:sz w:val="18"/>
          <w:szCs w:val="18"/>
          <w:lang w:val="en-US"/>
        </w:rPr>
        <w:t>,</w:t>
      </w:r>
      <w:r w:rsidR="00C24F46" w:rsidRPr="00C24F46">
        <w:rPr>
          <w:sz w:val="18"/>
          <w:szCs w:val="18"/>
        </w:rPr>
        <w:t xml:space="preserve"> learning </w:t>
      </w:r>
      <w:r w:rsidR="00C24F46" w:rsidRPr="00C24F46">
        <w:rPr>
          <w:sz w:val="18"/>
          <w:szCs w:val="18"/>
          <w:lang w:val="en-US"/>
        </w:rPr>
        <w:t xml:space="preserve">by </w:t>
      </w:r>
      <w:r w:rsidR="00C24F46" w:rsidRPr="00C24F46">
        <w:rPr>
          <w:sz w:val="18"/>
          <w:szCs w:val="18"/>
        </w:rPr>
        <w:t>PBIL models</w:t>
      </w:r>
      <w:r w:rsidR="00C24F46" w:rsidRPr="00C24F46">
        <w:rPr>
          <w:sz w:val="18"/>
          <w:szCs w:val="18"/>
          <w:lang w:val="en-US"/>
        </w:rPr>
        <w:t>,</w:t>
      </w:r>
      <w:r w:rsidR="00C24F46" w:rsidRPr="00C24F46">
        <w:rPr>
          <w:sz w:val="18"/>
          <w:szCs w:val="18"/>
        </w:rPr>
        <w:t xml:space="preserve"> students easier to learn lessons (97%); students helped in solving problems (91%); increase students</w:t>
      </w:r>
      <w:r w:rsidR="00C24F46" w:rsidRPr="00C24F46">
        <w:rPr>
          <w:sz w:val="18"/>
          <w:szCs w:val="18"/>
          <w:lang w:val="en-US"/>
        </w:rPr>
        <w:t>’</w:t>
      </w:r>
      <w:r w:rsidR="00C24F46" w:rsidRPr="00C24F46">
        <w:rPr>
          <w:sz w:val="18"/>
          <w:szCs w:val="18"/>
        </w:rPr>
        <w:t xml:space="preserve"> courage to </w:t>
      </w:r>
      <w:r w:rsidR="00C24F46" w:rsidRPr="00C24F46">
        <w:rPr>
          <w:sz w:val="18"/>
          <w:szCs w:val="18"/>
          <w:lang w:val="en-US"/>
        </w:rPr>
        <w:t>share</w:t>
      </w:r>
      <w:r w:rsidR="00C24F46" w:rsidRPr="00C24F46">
        <w:rPr>
          <w:sz w:val="18"/>
          <w:szCs w:val="18"/>
        </w:rPr>
        <w:t xml:space="preserve"> opinions (85%); support students to work </w:t>
      </w:r>
      <w:r w:rsidR="00C24F46" w:rsidRPr="00C24F46">
        <w:rPr>
          <w:sz w:val="18"/>
          <w:szCs w:val="18"/>
          <w:lang w:val="en-US"/>
        </w:rPr>
        <w:t>in a team</w:t>
      </w:r>
      <w:r w:rsidR="00C24F46" w:rsidRPr="00C24F46">
        <w:rPr>
          <w:sz w:val="18"/>
          <w:szCs w:val="18"/>
        </w:rPr>
        <w:t xml:space="preserve">(94%); motivate students </w:t>
      </w:r>
      <w:r w:rsidR="00C24F46" w:rsidRPr="00C24F46">
        <w:rPr>
          <w:sz w:val="18"/>
          <w:szCs w:val="18"/>
          <w:lang w:val="en-US"/>
        </w:rPr>
        <w:t>to reach</w:t>
      </w:r>
      <w:r w:rsidR="00C24F46" w:rsidRPr="00C24F46">
        <w:rPr>
          <w:sz w:val="18"/>
          <w:szCs w:val="18"/>
        </w:rPr>
        <w:t xml:space="preserve"> achievement (97%); students </w:t>
      </w:r>
      <w:r w:rsidR="00C24F46" w:rsidRPr="00C24F46">
        <w:rPr>
          <w:sz w:val="18"/>
          <w:szCs w:val="18"/>
          <w:lang w:val="en-US"/>
        </w:rPr>
        <w:t xml:space="preserve">able to </w:t>
      </w:r>
      <w:r w:rsidR="00C24F46" w:rsidRPr="00C24F46">
        <w:rPr>
          <w:sz w:val="18"/>
          <w:szCs w:val="18"/>
        </w:rPr>
        <w:t>solve post test questions</w:t>
      </w:r>
      <w:r w:rsidR="00C24F46" w:rsidRPr="00C24F46">
        <w:rPr>
          <w:sz w:val="18"/>
          <w:szCs w:val="18"/>
          <w:lang w:val="en-US"/>
        </w:rPr>
        <w:t xml:space="preserve"> easier than before</w:t>
      </w:r>
      <w:r w:rsidR="00C24F46" w:rsidRPr="00C24F46">
        <w:rPr>
          <w:sz w:val="18"/>
          <w:szCs w:val="18"/>
        </w:rPr>
        <w:t xml:space="preserve"> (97%); motivat</w:t>
      </w:r>
      <w:r w:rsidR="00C24F46" w:rsidRPr="00C24F46">
        <w:rPr>
          <w:sz w:val="18"/>
          <w:szCs w:val="18"/>
          <w:lang w:val="en-US"/>
        </w:rPr>
        <w:t>ing</w:t>
      </w:r>
      <w:r w:rsidR="00C24F46" w:rsidRPr="00C24F46">
        <w:rPr>
          <w:sz w:val="18"/>
          <w:szCs w:val="18"/>
        </w:rPr>
        <w:t xml:space="preserve"> students to complete tasks (97%); </w:t>
      </w:r>
      <w:r w:rsidR="00C24F46" w:rsidRPr="00C24F46">
        <w:rPr>
          <w:sz w:val="18"/>
          <w:szCs w:val="18"/>
          <w:lang w:val="en-US"/>
        </w:rPr>
        <w:t xml:space="preserve">learning by </w:t>
      </w:r>
      <w:r w:rsidR="00C24F46" w:rsidRPr="00C24F46">
        <w:rPr>
          <w:sz w:val="18"/>
          <w:szCs w:val="18"/>
        </w:rPr>
        <w:t xml:space="preserve">PBIL model, </w:t>
      </w:r>
      <w:r w:rsidR="00C24F46" w:rsidRPr="00C24F46">
        <w:rPr>
          <w:sz w:val="18"/>
          <w:szCs w:val="18"/>
          <w:lang w:val="en-US"/>
        </w:rPr>
        <w:t xml:space="preserve">students is </w:t>
      </w:r>
      <w:r w:rsidR="00C24F46" w:rsidRPr="00C24F46">
        <w:rPr>
          <w:sz w:val="18"/>
          <w:szCs w:val="18"/>
        </w:rPr>
        <w:t>closer</w:t>
      </w:r>
      <w:r w:rsidR="00C24F46" w:rsidRPr="00C24F46">
        <w:rPr>
          <w:sz w:val="18"/>
          <w:szCs w:val="18"/>
          <w:lang w:val="en-US"/>
        </w:rPr>
        <w:t xml:space="preserve"> to their teacher</w:t>
      </w:r>
      <w:r w:rsidR="00C24F46" w:rsidRPr="00C24F46">
        <w:rPr>
          <w:sz w:val="18"/>
          <w:szCs w:val="18"/>
        </w:rPr>
        <w:t xml:space="preserve"> (97%).</w:t>
      </w:r>
    </w:p>
    <w:p w:rsidR="00F75A11" w:rsidRPr="00E02734" w:rsidRDefault="00F75A11" w:rsidP="002A20D1">
      <w:pPr>
        <w:pStyle w:val="ADGVIABSTRAKKEYWORD"/>
        <w:spacing w:before="0"/>
        <w:rPr>
          <w:b/>
          <w:sz w:val="24"/>
          <w:szCs w:val="24"/>
        </w:rPr>
      </w:pPr>
    </w:p>
    <w:p w:rsidR="0095722B" w:rsidRPr="006C7274" w:rsidRDefault="00F75A11" w:rsidP="002A20D1">
      <w:pPr>
        <w:pStyle w:val="ADGVIABSTRAKKEYWORD"/>
        <w:spacing w:before="0"/>
        <w:rPr>
          <w:sz w:val="18"/>
          <w:szCs w:val="18"/>
        </w:rPr>
      </w:pPr>
      <w:r w:rsidRPr="006C7274">
        <w:rPr>
          <w:b/>
          <w:sz w:val="18"/>
          <w:szCs w:val="18"/>
        </w:rPr>
        <w:t>Keywords:</w:t>
      </w:r>
      <w:r w:rsidRPr="006C7274">
        <w:rPr>
          <w:sz w:val="18"/>
          <w:szCs w:val="18"/>
        </w:rPr>
        <w:t xml:space="preserve">learning models, independent learning, industrial </w:t>
      </w:r>
      <w:r w:rsidR="000C5BCE" w:rsidRPr="006C7274">
        <w:rPr>
          <w:sz w:val="18"/>
          <w:szCs w:val="18"/>
        </w:rPr>
        <w:t>dress</w:t>
      </w:r>
      <w:r w:rsidRPr="006C7274">
        <w:rPr>
          <w:sz w:val="18"/>
          <w:szCs w:val="18"/>
        </w:rPr>
        <w:t>making</w:t>
      </w:r>
    </w:p>
    <w:p w:rsidR="0095722B" w:rsidRPr="00E02734" w:rsidRDefault="0095722B" w:rsidP="002A20D1">
      <w:pPr>
        <w:pStyle w:val="ADGVITITLE"/>
        <w:rPr>
          <w:sz w:val="24"/>
          <w:szCs w:val="24"/>
        </w:rPr>
      </w:pPr>
    </w:p>
    <w:p w:rsidR="008C2686" w:rsidRPr="00EC6A61" w:rsidRDefault="008C2686" w:rsidP="00EC6A61">
      <w:pPr>
        <w:pStyle w:val="ADGVIHEADING1"/>
        <w:jc w:val="center"/>
        <w:rPr>
          <w:sz w:val="24"/>
          <w:szCs w:val="24"/>
        </w:rPr>
      </w:pPr>
      <w:r w:rsidRPr="00EC6A61">
        <w:rPr>
          <w:sz w:val="24"/>
          <w:szCs w:val="24"/>
        </w:rPr>
        <w:t>INTRODUCTION</w:t>
      </w:r>
    </w:p>
    <w:p w:rsidR="0095722B" w:rsidRPr="00301425" w:rsidRDefault="0095722B" w:rsidP="0095722B">
      <w:pPr>
        <w:pStyle w:val="ADGVIHEADING1"/>
        <w:rPr>
          <w:sz w:val="24"/>
          <w:szCs w:val="24"/>
        </w:rPr>
        <w:sectPr w:rsidR="0095722B" w:rsidRPr="00301425" w:rsidSect="00231FE1">
          <w:headerReference w:type="even" r:id="rId9"/>
          <w:footerReference w:type="even" r:id="rId10"/>
          <w:headerReference w:type="first" r:id="rId11"/>
          <w:footerReference w:type="first" r:id="rId12"/>
          <w:pgSz w:w="11906" w:h="16838"/>
          <w:pgMar w:top="1531" w:right="1418" w:bottom="1531" w:left="1701" w:header="708" w:footer="708" w:gutter="0"/>
          <w:pgNumType w:start="384"/>
          <w:cols w:space="708"/>
          <w:titlePg/>
          <w:docGrid w:linePitch="360"/>
        </w:sectPr>
      </w:pPr>
    </w:p>
    <w:p w:rsidR="00E43CBA" w:rsidRPr="006C7274" w:rsidRDefault="00607A67" w:rsidP="00552953">
      <w:pPr>
        <w:pStyle w:val="ADGVIBODYTEXT"/>
        <w:spacing w:before="120"/>
        <w:ind w:firstLine="561"/>
        <w:rPr>
          <w:sz w:val="20"/>
          <w:szCs w:val="20"/>
        </w:rPr>
      </w:pPr>
      <w:r w:rsidRPr="006C7274">
        <w:rPr>
          <w:sz w:val="20"/>
          <w:szCs w:val="20"/>
          <w:lang w:val="en-US"/>
        </w:rPr>
        <w:t>The r</w:t>
      </w:r>
      <w:r w:rsidRPr="006C7274">
        <w:rPr>
          <w:sz w:val="20"/>
          <w:szCs w:val="20"/>
        </w:rPr>
        <w:t>egulation of the Minister</w:t>
      </w:r>
      <w:r w:rsidR="00363ED1" w:rsidRPr="006C7274">
        <w:rPr>
          <w:sz w:val="20"/>
          <w:szCs w:val="20"/>
        </w:rPr>
        <w:t xml:space="preserve"> Education and Culture of the Republic of Indonesia Number 34 of 2018 concerning National Standards of Vocational High School / Madrasah Aliyah Vocational Education that one of the National Standards of Vocational Education / MAK is the standard of the learning process. SMK / MAK learning process standards, </w:t>
      </w:r>
      <w:r w:rsidRPr="006C7274">
        <w:rPr>
          <w:sz w:val="20"/>
          <w:szCs w:val="20"/>
        </w:rPr>
        <w:t xml:space="preserve">learning process standard </w:t>
      </w:r>
      <w:r w:rsidRPr="006C7274">
        <w:rPr>
          <w:sz w:val="20"/>
          <w:szCs w:val="20"/>
          <w:lang w:val="en-US"/>
        </w:rPr>
        <w:t>is</w:t>
      </w:r>
      <w:r w:rsidR="00363ED1" w:rsidRPr="006C7274">
        <w:rPr>
          <w:sz w:val="20"/>
          <w:szCs w:val="20"/>
        </w:rPr>
        <w:t xml:space="preserve"> the minimum criteria regarding learning planning, learning implementation, learning assessment, and learning supervision in vocational secondary education units to achieve graduate </w:t>
      </w:r>
      <w:r w:rsidRPr="006C7274">
        <w:rPr>
          <w:sz w:val="20"/>
          <w:szCs w:val="20"/>
        </w:rPr>
        <w:t>competence</w:t>
      </w:r>
      <w:r w:rsidR="00602CBA">
        <w:rPr>
          <w:sz w:val="20"/>
          <w:szCs w:val="20"/>
          <w:lang w:val="en-US"/>
        </w:rPr>
        <w:t xml:space="preserve"> </w:t>
      </w:r>
      <w:r w:rsidR="00602CBA">
        <w:rPr>
          <w:sz w:val="20"/>
          <w:szCs w:val="20"/>
          <w:lang w:val="en-US"/>
        </w:rPr>
        <w:fldChar w:fldCharType="begin" w:fldLock="1"/>
      </w:r>
      <w:r w:rsidR="00602CBA">
        <w:rPr>
          <w:sz w:val="20"/>
          <w:szCs w:val="20"/>
          <w:lang w:val="en-US"/>
        </w:rPr>
        <w:instrText>ADDIN CSL_CITATION {"citationItems":[{"id":"ITEM-1","itemData":{"author":[{"dropping-particle":"","family":"Kemdikbud","given":"","non-dropping-particle":"","parse-names":false,"suffix":""}],"container-title":"Kemdikbud","id":"ITEM-1","issued":{"date-parts":[["2018"]]},"title":"Peraturan Menteri Pendidikan Dan Kebudayaan Nomor 34 Tahun 2018 Tentang Standar Nasional Pendidikan Sekolah Menengah Kejuruan/Madrasah Aliyah Kejuruan","type":"article"},"uris":["http://www.mendeley.com/documents/?uuid=7d7dad60-a021-42be-b5d2-21eac5211ddc"]}],"mendeley":{"formattedCitation":"(Kemdikbud, 2018)","plainTextFormattedCitation":"(Kemdikbud, 2018)","previouslyFormattedCitation":"(Kemdikbud, 2018)"},"properties":{"noteIndex":0},"schema":"https://github.com/citation-style-language/schema/raw/master/csl-citation.json"}</w:instrText>
      </w:r>
      <w:r w:rsidR="00602CBA">
        <w:rPr>
          <w:sz w:val="20"/>
          <w:szCs w:val="20"/>
          <w:lang w:val="en-US"/>
        </w:rPr>
        <w:fldChar w:fldCharType="separate"/>
      </w:r>
      <w:r w:rsidR="00602CBA" w:rsidRPr="00602CBA">
        <w:rPr>
          <w:noProof/>
          <w:sz w:val="20"/>
          <w:szCs w:val="20"/>
          <w:lang w:val="en-US"/>
        </w:rPr>
        <w:t>(Kemdikbud, 2018)</w:t>
      </w:r>
      <w:r w:rsidR="00602CBA">
        <w:rPr>
          <w:sz w:val="20"/>
          <w:szCs w:val="20"/>
          <w:lang w:val="en-US"/>
        </w:rPr>
        <w:fldChar w:fldCharType="end"/>
      </w:r>
      <w:r w:rsidRPr="006C7274">
        <w:rPr>
          <w:sz w:val="20"/>
          <w:szCs w:val="20"/>
        </w:rPr>
        <w:t>.</w:t>
      </w:r>
      <w:r w:rsidRPr="006C7274">
        <w:rPr>
          <w:sz w:val="20"/>
          <w:szCs w:val="20"/>
          <w:lang w:val="en-US"/>
        </w:rPr>
        <w:t xml:space="preserve"> T</w:t>
      </w:r>
      <w:r w:rsidRPr="006C7274">
        <w:rPr>
          <w:sz w:val="20"/>
          <w:szCs w:val="20"/>
        </w:rPr>
        <w:t>he</w:t>
      </w:r>
      <w:r w:rsidRPr="006C7274">
        <w:rPr>
          <w:sz w:val="20"/>
          <w:szCs w:val="20"/>
          <w:lang w:val="en-US"/>
        </w:rPr>
        <w:t xml:space="preserve"> </w:t>
      </w:r>
      <w:r w:rsidR="00363ED1" w:rsidRPr="006C7274">
        <w:rPr>
          <w:sz w:val="20"/>
          <w:szCs w:val="20"/>
        </w:rPr>
        <w:t>article "Concepts of Learning and Learning" explained, learning is i</w:t>
      </w:r>
      <w:r w:rsidRPr="006C7274">
        <w:rPr>
          <w:sz w:val="20"/>
          <w:szCs w:val="20"/>
        </w:rPr>
        <w:t xml:space="preserve">nterpreted as the interaction </w:t>
      </w:r>
      <w:r w:rsidRPr="006C7274">
        <w:rPr>
          <w:sz w:val="20"/>
          <w:szCs w:val="20"/>
          <w:lang w:val="en-US"/>
        </w:rPr>
        <w:t>between</w:t>
      </w:r>
      <w:r w:rsidRPr="006C7274">
        <w:rPr>
          <w:sz w:val="20"/>
          <w:szCs w:val="20"/>
        </w:rPr>
        <w:t xml:space="preserve"> students </w:t>
      </w:r>
      <w:r w:rsidRPr="006C7274">
        <w:rPr>
          <w:sz w:val="20"/>
          <w:szCs w:val="20"/>
          <w:lang w:val="en-US"/>
        </w:rPr>
        <w:t>and</w:t>
      </w:r>
      <w:r w:rsidR="00363ED1" w:rsidRPr="006C7274">
        <w:rPr>
          <w:sz w:val="20"/>
          <w:szCs w:val="20"/>
        </w:rPr>
        <w:t xml:space="preserve"> educators and </w:t>
      </w:r>
      <w:r w:rsidRPr="006C7274">
        <w:rPr>
          <w:sz w:val="20"/>
          <w:szCs w:val="20"/>
          <w:lang w:val="en-US"/>
        </w:rPr>
        <w:t xml:space="preserve">also </w:t>
      </w:r>
      <w:r w:rsidR="00363ED1" w:rsidRPr="006C7274">
        <w:rPr>
          <w:sz w:val="20"/>
          <w:szCs w:val="20"/>
        </w:rPr>
        <w:t>learning resources in a learning environment</w:t>
      </w:r>
      <w:r w:rsidR="00602CBA">
        <w:rPr>
          <w:sz w:val="20"/>
          <w:szCs w:val="20"/>
          <w:lang w:val="en-US"/>
        </w:rPr>
        <w:t xml:space="preserve"> </w:t>
      </w:r>
      <w:r w:rsidR="00602CBA">
        <w:rPr>
          <w:sz w:val="20"/>
          <w:szCs w:val="20"/>
          <w:lang w:val="en-US"/>
        </w:rPr>
        <w:fldChar w:fldCharType="begin" w:fldLock="1"/>
      </w:r>
      <w:r w:rsidR="00602CBA">
        <w:rPr>
          <w:sz w:val="20"/>
          <w:szCs w:val="20"/>
          <w:lang w:val="en-US"/>
        </w:rPr>
        <w:instrText>ADDIN CSL_CITATION {"citationItems":[{"id":"ITEM-1","itemData":{"author":[{"dropping-particle":"","family":"Hanafy","given":"Muh. Sain","non-dropping-particle":"","parse-names":false,"suffix":""}],"container-title":"Lentera pendidikan","id":"ITEM-1","issued":{"date-parts":[["2014"]]},"page":"66-79","title":"Konsep Belajar dan Pembelajaran","type":"article-journal","volume":"17"},"uris":["http://www.mendeley.com/documents/?uuid=22cd27e3-6ae7-4b75-b029-ea2f9b995ee1"]}],"mendeley":{"formattedCitation":"(Hanafy, 2014)","plainTextFormattedCitation":"(Hanafy, 2014)","previouslyFormattedCitation":"(Hanafy, 2014)"},"properties":{"noteIndex":0},"schema":"https://github.com/citation-style-language/schema/raw/master/csl-citation.json"}</w:instrText>
      </w:r>
      <w:r w:rsidR="00602CBA">
        <w:rPr>
          <w:sz w:val="20"/>
          <w:szCs w:val="20"/>
          <w:lang w:val="en-US"/>
        </w:rPr>
        <w:fldChar w:fldCharType="separate"/>
      </w:r>
      <w:r w:rsidR="00602CBA" w:rsidRPr="00602CBA">
        <w:rPr>
          <w:noProof/>
          <w:sz w:val="20"/>
          <w:szCs w:val="20"/>
          <w:lang w:val="en-US"/>
        </w:rPr>
        <w:t>(Hanafy, 2014)</w:t>
      </w:r>
      <w:r w:rsidR="00602CBA">
        <w:rPr>
          <w:sz w:val="20"/>
          <w:szCs w:val="20"/>
          <w:lang w:val="en-US"/>
        </w:rPr>
        <w:fldChar w:fldCharType="end"/>
      </w:r>
      <w:r w:rsidR="00363ED1" w:rsidRPr="006C7274">
        <w:rPr>
          <w:sz w:val="20"/>
          <w:szCs w:val="20"/>
        </w:rPr>
        <w:t xml:space="preserve">. Thus, the effectiveness of a learning is determined by the interaction between the three components. The learning </w:t>
      </w:r>
      <w:r w:rsidRPr="006C7274">
        <w:rPr>
          <w:sz w:val="20"/>
          <w:szCs w:val="20"/>
        </w:rPr>
        <w:t>process can be carried out</w:t>
      </w:r>
      <w:r w:rsidRPr="006C7274">
        <w:rPr>
          <w:sz w:val="20"/>
          <w:szCs w:val="20"/>
          <w:lang w:val="en-US"/>
        </w:rPr>
        <w:t xml:space="preserve"> </w:t>
      </w:r>
      <w:r w:rsidR="00363ED1" w:rsidRPr="006C7274">
        <w:rPr>
          <w:sz w:val="20"/>
          <w:szCs w:val="20"/>
        </w:rPr>
        <w:t>if there is continuity between planning, implementation, assessment and supervision</w:t>
      </w:r>
      <w:r w:rsidRPr="006C7274">
        <w:rPr>
          <w:sz w:val="20"/>
          <w:szCs w:val="20"/>
          <w:lang w:val="en-US"/>
        </w:rPr>
        <w:t xml:space="preserve"> continously</w:t>
      </w:r>
      <w:r w:rsidR="001507AF" w:rsidRPr="006C7274">
        <w:rPr>
          <w:sz w:val="20"/>
          <w:szCs w:val="20"/>
        </w:rPr>
        <w:t>.</w:t>
      </w:r>
    </w:p>
    <w:p w:rsidR="004623DC" w:rsidRPr="006C7274" w:rsidRDefault="00363ED1" w:rsidP="00552953">
      <w:pPr>
        <w:pStyle w:val="ADGVIBODYTEXT"/>
        <w:spacing w:before="120"/>
        <w:ind w:firstLine="561"/>
        <w:rPr>
          <w:sz w:val="20"/>
          <w:szCs w:val="20"/>
        </w:rPr>
      </w:pPr>
      <w:r w:rsidRPr="006C7274">
        <w:rPr>
          <w:sz w:val="20"/>
          <w:szCs w:val="20"/>
        </w:rPr>
        <w:t xml:space="preserve">Based on government regulation No. 19/2005 </w:t>
      </w:r>
      <w:r w:rsidR="00607A67" w:rsidRPr="006C7274">
        <w:rPr>
          <w:sz w:val="20"/>
          <w:szCs w:val="20"/>
          <w:lang w:val="en-US"/>
        </w:rPr>
        <w:t>about</w:t>
      </w:r>
      <w:r w:rsidRPr="006C7274">
        <w:rPr>
          <w:sz w:val="20"/>
          <w:szCs w:val="20"/>
        </w:rPr>
        <w:t xml:space="preserve"> National Education Standards, that Vocational Secondary Education is education at the secondary education level which </w:t>
      </w:r>
      <w:r w:rsidR="0050359B" w:rsidRPr="006C7274">
        <w:rPr>
          <w:sz w:val="20"/>
          <w:szCs w:val="20"/>
          <w:lang w:val="en-US"/>
        </w:rPr>
        <w:t xml:space="preserve">is </w:t>
      </w:r>
      <w:r w:rsidR="0050359B" w:rsidRPr="006C7274">
        <w:rPr>
          <w:sz w:val="20"/>
          <w:szCs w:val="20"/>
        </w:rPr>
        <w:t>prioritize</w:t>
      </w:r>
      <w:r w:rsidR="0050359B" w:rsidRPr="006C7274">
        <w:rPr>
          <w:sz w:val="20"/>
          <w:szCs w:val="20"/>
          <w:lang w:val="en-US"/>
        </w:rPr>
        <w:t>d</w:t>
      </w:r>
      <w:r w:rsidR="0050359B" w:rsidRPr="006C7274">
        <w:rPr>
          <w:sz w:val="20"/>
          <w:szCs w:val="20"/>
        </w:rPr>
        <w:t xml:space="preserve"> t</w:t>
      </w:r>
      <w:r w:rsidR="0050359B" w:rsidRPr="006C7274">
        <w:rPr>
          <w:sz w:val="20"/>
          <w:szCs w:val="20"/>
          <w:lang w:val="en-US"/>
        </w:rPr>
        <w:t>o</w:t>
      </w:r>
      <w:r w:rsidR="0050359B" w:rsidRPr="006C7274">
        <w:rPr>
          <w:sz w:val="20"/>
          <w:szCs w:val="20"/>
        </w:rPr>
        <w:t xml:space="preserve"> develop</w:t>
      </w:r>
      <w:r w:rsidR="0050359B" w:rsidRPr="006C7274">
        <w:rPr>
          <w:sz w:val="20"/>
          <w:szCs w:val="20"/>
          <w:lang w:val="en-US"/>
        </w:rPr>
        <w:t xml:space="preserve"> </w:t>
      </w:r>
      <w:r w:rsidRPr="006C7274">
        <w:rPr>
          <w:sz w:val="20"/>
          <w:szCs w:val="20"/>
        </w:rPr>
        <w:t>students' abilities for certain types of work. Thus the need for continuity between projects produced by industry and those produced by schools. As mentioned by Nurjannah</w:t>
      </w:r>
      <w:r w:rsidR="00602CBA">
        <w:rPr>
          <w:sz w:val="20"/>
          <w:szCs w:val="20"/>
          <w:lang w:val="en-US"/>
        </w:rPr>
        <w:t xml:space="preserve"> </w:t>
      </w:r>
      <w:r w:rsidR="00602CBA">
        <w:rPr>
          <w:sz w:val="20"/>
          <w:szCs w:val="20"/>
          <w:lang w:val="en-US"/>
        </w:rPr>
        <w:fldChar w:fldCharType="begin" w:fldLock="1"/>
      </w:r>
      <w:r w:rsidR="00602CBA">
        <w:rPr>
          <w:sz w:val="20"/>
          <w:szCs w:val="20"/>
          <w:lang w:val="en-US"/>
        </w:rPr>
        <w:instrText>ADDIN CSL_CITATION {"citationItems":[{"id":"ITEM-1","itemData":{"DOI":"DOI: 10.29240/jba.v2i1.409","abstract":"Analisis kebutuhan dalam pengembangan kurikulum sangat diperlukan untuk menilai dan mengidentifikasi kebutuhan-kebutuhan yang diperlukan guru bahasa arab dan masyarakat dalam pengembangan kurikulum, karena pengembangan kurikulum hakekatnya berorientasi pada kebutuhan guru bahasa arab dan kebutuhan masyarakat, termasuk kebutuhan mata pelajaran. Analisis kebutuhan juga digunakan untuk mengidentifikasi ketidak sesuaian antara performansi guru bahasa arab yang diinginkan dengan performansi guru bahasa arab yang nyata. Dalam sistem persekolahan Analisis kebutuhan diperlukan untuk menemukan kekurangan-kekurangan kurikulum yang menyangkut misalnya kerja sama komunitas sekolah dan pemahaman terhadap program-program sekolah untuk kemudian diperbaiki. Adapun tujuan dari analisis kebutuhan kurikulum adalah untuk mencari solusi yang tepat untuk memecahkan masalah kurikulum. Salah satu asumsi dasar pengembangan kurikulum dalam bidang pendidikan harus didasarkan pada analisis kebutuhan siswa. Prosedur yang digunakan untuk mengumpulkan informasi tentang kebutuhan siswa dikenal dengan analisis kebutuhan. Metode analisis kebutuhan dalam pengembangan kurikulum dibuat untuk bisa mengukur tingkat kesenjangan yang terjadi dalam pembelajaran siswa dari apa yang diharapkan dan apa yang sudah didapat. Adapun kesimpulan yang didapatkan dalam analisa adalah: kebutuhan kurikulum merupakan suatu proses formal untuk menentukan jarak atau kesenjangan antara seperti apa yang ada dan bagaimana seharusnya dari suatu kurikulum, diambil prioritas masalah utamanya lalu diselesaikan masalahnya. Analisis kebutuhan adalah alat yang konstruktif dan positif untuk melakukan perubahan yang didasarkan atas logika yang bersifat rasional, perubahan yang bersifat fungsional yang dapat memenuhi kebutuhan warga negara, kelompok dan individu","author":[{"dropping-particle":"","family":"Nurjannah","given":"","non-dropping-particle":"","parse-names":false,"suffix":""}],"container-title":"Jurnal Bahasa Arab","id":"ITEM-1","issued":{"date-parts":[["2018"]]},"page":"50-72","title":"Analisa Kebutuhan Sebagai Konsep Dasar Dalam Pengembangan Kurikulum Bahasa Arab di MAN Curup","type":"article-journal","volume":"2"},"uris":["http://www.mendeley.com/documents/?uuid=05fe70bf-8b8a-4349-ac67-a98cffc5707f"]}],"mendeley":{"formattedCitation":"(Nurjannah, 2018)","manualFormatting":"(2018)","plainTextFormattedCitation":"(Nurjannah, 2018)","previouslyFormattedCitation":"(Nurjannah, 2018)"},"properties":{"noteIndex":0},"schema":"https://github.com/citation-style-language/schema/raw/master/csl-citation.json"}</w:instrText>
      </w:r>
      <w:r w:rsidR="00602CBA">
        <w:rPr>
          <w:sz w:val="20"/>
          <w:szCs w:val="20"/>
          <w:lang w:val="en-US"/>
        </w:rPr>
        <w:fldChar w:fldCharType="separate"/>
      </w:r>
      <w:r w:rsidR="00602CBA" w:rsidRPr="00602CBA">
        <w:rPr>
          <w:noProof/>
          <w:sz w:val="20"/>
          <w:szCs w:val="20"/>
          <w:lang w:val="en-US"/>
        </w:rPr>
        <w:t>(2018)</w:t>
      </w:r>
      <w:r w:rsidR="00602CBA">
        <w:rPr>
          <w:sz w:val="20"/>
          <w:szCs w:val="20"/>
          <w:lang w:val="en-US"/>
        </w:rPr>
        <w:fldChar w:fldCharType="end"/>
      </w:r>
      <w:r w:rsidRPr="006C7274">
        <w:rPr>
          <w:sz w:val="20"/>
          <w:szCs w:val="20"/>
        </w:rPr>
        <w:t>, "the SMK curriculum must be able to anticipate the needs of the workforce, so that gra</w:t>
      </w:r>
      <w:r w:rsidR="0050359B" w:rsidRPr="006C7274">
        <w:rPr>
          <w:sz w:val="20"/>
          <w:szCs w:val="20"/>
        </w:rPr>
        <w:t xml:space="preserve">duates have the ability to </w:t>
      </w:r>
      <w:r w:rsidR="0050359B" w:rsidRPr="006C7274">
        <w:rPr>
          <w:sz w:val="20"/>
          <w:szCs w:val="20"/>
          <w:lang w:val="en-US"/>
        </w:rPr>
        <w:t>fulfill</w:t>
      </w:r>
      <w:r w:rsidR="0050359B" w:rsidRPr="006C7274">
        <w:rPr>
          <w:sz w:val="20"/>
          <w:szCs w:val="20"/>
        </w:rPr>
        <w:t xml:space="preserve"> the needs of the </w:t>
      </w:r>
      <w:r w:rsidR="0050359B" w:rsidRPr="006C7274">
        <w:rPr>
          <w:sz w:val="20"/>
          <w:szCs w:val="20"/>
          <w:lang w:val="en-US"/>
        </w:rPr>
        <w:t>industry</w:t>
      </w:r>
      <w:r w:rsidRPr="006C7274">
        <w:rPr>
          <w:sz w:val="20"/>
          <w:szCs w:val="20"/>
        </w:rPr>
        <w:t>". Through appropriate stimulation to students in the learning process, it is expected to improve the results of practical learning in vocational schools, so that in their implementation students also understand the urgency of the skills demanded by the industry.</w:t>
      </w:r>
    </w:p>
    <w:p w:rsidR="00E02734" w:rsidRPr="006C7274" w:rsidRDefault="00363ED1" w:rsidP="00552953">
      <w:pPr>
        <w:pStyle w:val="ADGVIBODYTEXT"/>
        <w:spacing w:before="120"/>
        <w:ind w:firstLine="561"/>
        <w:rPr>
          <w:sz w:val="20"/>
          <w:szCs w:val="20"/>
        </w:rPr>
        <w:sectPr w:rsidR="00E02734" w:rsidRPr="006C7274" w:rsidSect="00231FE1">
          <w:type w:val="continuous"/>
          <w:pgSz w:w="11906" w:h="16838"/>
          <w:pgMar w:top="1531" w:right="1418" w:bottom="1531" w:left="1701" w:header="856" w:footer="1005" w:gutter="0"/>
          <w:pgNumType w:start="2"/>
          <w:cols w:space="567"/>
          <w:docGrid w:linePitch="360"/>
        </w:sectPr>
      </w:pPr>
      <w:r w:rsidRPr="006C7274">
        <w:rPr>
          <w:sz w:val="20"/>
          <w:szCs w:val="20"/>
        </w:rPr>
        <w:t>The organization of learning theory and practice also leads to specific, functional knowledge, development of reproductive skills, physically skilled in preparation for work</w:t>
      </w:r>
      <w:r w:rsidR="00602CBA">
        <w:rPr>
          <w:sz w:val="20"/>
          <w:szCs w:val="20"/>
          <w:lang w:val="en-US"/>
        </w:rPr>
        <w:t xml:space="preserve"> </w:t>
      </w:r>
      <w:r w:rsidR="00602CBA">
        <w:rPr>
          <w:sz w:val="20"/>
          <w:szCs w:val="20"/>
          <w:lang w:val="en-US"/>
        </w:rPr>
        <w:fldChar w:fldCharType="begin" w:fldLock="1"/>
      </w:r>
      <w:r w:rsidR="00602CBA">
        <w:rPr>
          <w:sz w:val="20"/>
          <w:szCs w:val="20"/>
          <w:lang w:val="en-US"/>
        </w:rPr>
        <w:instrText>ADDIN CSL_CITATION {"citationItems":[{"id":"ITEM-1","itemData":{"abstract":"Tujuan penulisan paper ini adalah untuk mengkaji pengaruh pemikiran- pemikiran dua tokoh pendidikan terkemuka dunia yaitu John Dewey dan Charles Prosser terhadap praksis pendidikan kejuruan di Indonesia. Praksis pendidikan kejuruan di Indonesia cenderung menggunakan filosofis esensialisme yang mendorong efisiensi sosial dengan ciri pokok adanya pemisahan antara pendidikan kejuruan dan pendidikan akademik. Praksis pendidikan kejuruan di Indonesia lebih kuat dipengaruhi oleh pemikiran dan teori dari Charles Prosser. Penataan standar isi program, standar sarana-prasarana sekolah, standar proses, standar penilaian, penguatan kerjasama, program praktik kerja industri, pembinaan tenaga pendidik semuanya mengarah kepada pemenuhan standar kerja di Industri, mengarah sebagai replika industri dengan terus memperlengkapi alat dan mesin seperti yang digunakan di industri. Penyelenggaraan pembelajaran teori dan praktik juga mengarah pada pengetahuan spesifik, fungsional, pengembangan skill reproduktif, trampil secara fisik sebagai persiapan bekerja. Pendidikan kejuruan adalah pendidikan yang unik sekaligus universal. Sebagai pendidikan yang unik pendidikan kejuruan kedepan harus dikembangkan berdasarkan kebutuhan, permasalahan, harapan, dan tantangan masyarakat Indonesia melebihi kebutuhan efisiensi sosial sebagaimana harapan John Dewey","author":[{"dropping-particle":"","family":"Sudira","given":"Putu","non-dropping-particle":"","parse-names":false,"suffix":""}],"container-title":"Praksis Pendidikan Kejuruan Indonesia diantara Mahzab John Dewey dan Charles Prosser","id":"ITEM-1","issued":{"date-parts":[["2013"]]},"page":"1-13","publisher":"Makalah Seminar Pendidikan Vokasi sebagai Disiplin Keilmuan-FT UNY","publisher-place":"Yogyakarta","title":"Praksis Pendidikan Kejuruan Indonesia diantara Mahzab John Dewey dan Charles Prosser","type":"paper-conference"},"uris":["http://www.mendeley.com/documents/?uuid=733c8eb7-4147-4710-9f69-6b464313bfe0"]}],"mendeley":{"formattedCitation":"(Sudira, 2013)","plainTextFormattedCitation":"(Sudira, 2013)","previouslyFormattedCitation":"(Sudira, 2013)"},"properties":{"noteIndex":0},"schema":"https://github.com/citation-style-language/schema/raw/master/csl-citation.json"}</w:instrText>
      </w:r>
      <w:r w:rsidR="00602CBA">
        <w:rPr>
          <w:sz w:val="20"/>
          <w:szCs w:val="20"/>
          <w:lang w:val="en-US"/>
        </w:rPr>
        <w:fldChar w:fldCharType="separate"/>
      </w:r>
      <w:r w:rsidR="00602CBA" w:rsidRPr="00602CBA">
        <w:rPr>
          <w:noProof/>
          <w:sz w:val="20"/>
          <w:szCs w:val="20"/>
          <w:lang w:val="en-US"/>
        </w:rPr>
        <w:t>(Sudira, 2013)</w:t>
      </w:r>
      <w:r w:rsidR="00602CBA">
        <w:rPr>
          <w:sz w:val="20"/>
          <w:szCs w:val="20"/>
          <w:lang w:val="en-US"/>
        </w:rPr>
        <w:fldChar w:fldCharType="end"/>
      </w:r>
      <w:r w:rsidRPr="006C7274">
        <w:rPr>
          <w:sz w:val="20"/>
          <w:szCs w:val="20"/>
        </w:rPr>
        <w:t>. Overall competence in the curricu</w:t>
      </w:r>
      <w:r w:rsidR="0050359B" w:rsidRPr="006C7274">
        <w:rPr>
          <w:sz w:val="20"/>
          <w:szCs w:val="20"/>
        </w:rPr>
        <w:t xml:space="preserve">lum becomes the main target </w:t>
      </w:r>
      <w:r w:rsidR="0050359B" w:rsidRPr="006C7274">
        <w:rPr>
          <w:sz w:val="20"/>
          <w:szCs w:val="20"/>
          <w:lang w:val="en-US"/>
        </w:rPr>
        <w:t>and</w:t>
      </w:r>
      <w:r w:rsidRPr="006C7274">
        <w:rPr>
          <w:sz w:val="20"/>
          <w:szCs w:val="20"/>
        </w:rPr>
        <w:t xml:space="preserve"> must be mastered by students during the learning time at the Vocational School</w:t>
      </w:r>
      <w:r w:rsidR="008E7243">
        <w:rPr>
          <w:sz w:val="20"/>
          <w:szCs w:val="20"/>
          <w:lang w:val="en-US"/>
        </w:rPr>
        <w:t xml:space="preserve"> </w:t>
      </w:r>
      <w:r w:rsidR="003B036C">
        <w:rPr>
          <w:sz w:val="20"/>
          <w:szCs w:val="20"/>
          <w:lang w:val="en-US"/>
        </w:rPr>
        <w:fldChar w:fldCharType="begin" w:fldLock="1"/>
      </w:r>
      <w:r w:rsidR="003B036C">
        <w:rPr>
          <w:sz w:val="20"/>
          <w:szCs w:val="20"/>
          <w:lang w:val="en-US"/>
        </w:rPr>
        <w:instrText>ADDIN CSL_CITATION {"citationItems":[{"id":"ITEM-1","itemData":{"author":[{"dropping-particle":"","family":"PSMK","given":"Dit","non-dropping-particle":"","parse-names":false,"suffix":""}],"container-title":"Depdiknas","id":"ITEM-1","issued":{"date-parts":[["2008"]]},"title":"Pelaksanaan Prakerin Direktorat Pembinaan Sekolah Menengah Kejuruan Direktorat Jendral Manajemen Pendidikan Dasar dan Menengah","type":"article"},"uris":["http://www.mendeley.com/documents/?uuid=e3e411b6-82c8-4578-93f4-48e7bc48b572"]}],"mendeley":{"formattedCitation":"(PSMK, 2008)","plainTextFormattedCitation":"(PSMK, 2008)"},"properties":{"noteIndex":0},"schema":"https://github.com/citation-style-language/schema/raw/master/csl-citation.json"}</w:instrText>
      </w:r>
      <w:r w:rsidR="003B036C">
        <w:rPr>
          <w:sz w:val="20"/>
          <w:szCs w:val="20"/>
          <w:lang w:val="en-US"/>
        </w:rPr>
        <w:fldChar w:fldCharType="separate"/>
      </w:r>
      <w:r w:rsidR="003B036C" w:rsidRPr="003B036C">
        <w:rPr>
          <w:noProof/>
          <w:sz w:val="20"/>
          <w:szCs w:val="20"/>
          <w:lang w:val="en-US"/>
        </w:rPr>
        <w:t>(PSMK, 2008)</w:t>
      </w:r>
      <w:r w:rsidR="003B036C">
        <w:rPr>
          <w:sz w:val="20"/>
          <w:szCs w:val="20"/>
          <w:lang w:val="en-US"/>
        </w:rPr>
        <w:fldChar w:fldCharType="end"/>
      </w:r>
      <w:r w:rsidRPr="006C7274">
        <w:rPr>
          <w:sz w:val="20"/>
          <w:szCs w:val="20"/>
        </w:rPr>
        <w:t>. Thus the limitations of practical learning facilities in schools need to be overcome by utilizing the World of Work facilities that are school partners. Educators are required to be able to get around the implementation of learning in order to continue to achieve the target. Basic competencies that cannot be learned when students implement Internship are still attempted even though there is no learning process in the classroom</w:t>
      </w:r>
      <w:r w:rsidR="0044231D" w:rsidRPr="006C7274">
        <w:rPr>
          <w:sz w:val="20"/>
          <w:szCs w:val="20"/>
        </w:rPr>
        <w:t>.</w:t>
      </w:r>
    </w:p>
    <w:p w:rsidR="004623DC" w:rsidRPr="006C7274" w:rsidRDefault="0044231D" w:rsidP="00552953">
      <w:pPr>
        <w:pStyle w:val="ADGVIBODYTEXT"/>
        <w:spacing w:before="120"/>
        <w:ind w:firstLine="561"/>
        <w:rPr>
          <w:sz w:val="20"/>
          <w:szCs w:val="20"/>
        </w:rPr>
      </w:pPr>
      <w:r w:rsidRPr="006C7274">
        <w:rPr>
          <w:sz w:val="20"/>
          <w:szCs w:val="20"/>
        </w:rPr>
        <w:t xml:space="preserve"> </w:t>
      </w:r>
      <w:r w:rsidR="00363ED1" w:rsidRPr="006C7274">
        <w:rPr>
          <w:sz w:val="20"/>
          <w:szCs w:val="20"/>
        </w:rPr>
        <w:t>The w</w:t>
      </w:r>
      <w:r w:rsidR="008D24CA" w:rsidRPr="006C7274">
        <w:rPr>
          <w:sz w:val="20"/>
          <w:szCs w:val="20"/>
        </w:rPr>
        <w:t xml:space="preserve">hole learning process </w:t>
      </w:r>
      <w:r w:rsidR="008D24CA" w:rsidRPr="006C7274">
        <w:rPr>
          <w:sz w:val="20"/>
          <w:szCs w:val="20"/>
          <w:lang w:val="en-US"/>
        </w:rPr>
        <w:t>will</w:t>
      </w:r>
      <w:r w:rsidR="00363ED1" w:rsidRPr="006C7274">
        <w:rPr>
          <w:sz w:val="20"/>
          <w:szCs w:val="20"/>
        </w:rPr>
        <w:t xml:space="preserve"> be a learning model. Based on research "Development of Teaching-Learning Model with Project-Based Learning Using Smart Learning Contents Authoring Tool" conducted in 2015, it was concluded that in general the development of project-based learning models on the imp</w:t>
      </w:r>
      <w:r w:rsidR="008D24CA" w:rsidRPr="006C7274">
        <w:rPr>
          <w:sz w:val="20"/>
          <w:szCs w:val="20"/>
        </w:rPr>
        <w:t xml:space="preserve">lementation </w:t>
      </w:r>
      <w:r w:rsidR="008D24CA" w:rsidRPr="006C7274">
        <w:rPr>
          <w:sz w:val="20"/>
          <w:szCs w:val="20"/>
        </w:rPr>
        <w:lastRenderedPageBreak/>
        <w:t>of learning by</w:t>
      </w:r>
      <w:r w:rsidR="00363ED1" w:rsidRPr="006C7274">
        <w:rPr>
          <w:sz w:val="20"/>
          <w:szCs w:val="20"/>
        </w:rPr>
        <w:t xml:space="preserve"> smart devices can provide more satisfaction to students</w:t>
      </w:r>
      <w:r w:rsidR="00602CBA">
        <w:rPr>
          <w:sz w:val="20"/>
          <w:szCs w:val="20"/>
          <w:lang w:val="en-US"/>
        </w:rPr>
        <w:t xml:space="preserve"> </w:t>
      </w:r>
      <w:r w:rsidR="00602CBA">
        <w:rPr>
          <w:sz w:val="20"/>
          <w:szCs w:val="20"/>
          <w:lang w:val="en-US"/>
        </w:rPr>
        <w:fldChar w:fldCharType="begin" w:fldLock="1"/>
      </w:r>
      <w:r w:rsidR="0050408E">
        <w:rPr>
          <w:sz w:val="20"/>
          <w:szCs w:val="20"/>
          <w:lang w:val="en-US"/>
        </w:rPr>
        <w:instrText>ADDIN CSL_CITATION {"citationItems":[{"id":"ITEM-1","itemData":{"DOI":"10.1007/978-3-662-45402-2_146","abstract":"Following the recent technological trend, it would be possible to create high quality teaching-learning contents more easily utilizing functions supported by various application programs using accessible, convenient smart devices. Also, not only the teachers but the students who use a smart pad to study will be able to create learning contents autonomously, sharing contents with other students and forming u-Learning with collective intelligence. This study proposes a plan for designing learning contents for teachers and students using the learning contents authoring tool in smart devices in a bid to apply this to the project-based learning model. Apple's iPads were used as the smart device, and the application used was ‘Explain Everything'. The learning contents created through the project-based learning were in different formats such as video clip, image, and PDF file. And in applying this in pilot test, over 90% said they were satisfied with the learning in the survey on the overall satisfaction of the learning","author":[{"dropping-particle":"","family":"Bae","given":"Ji-Hye","non-dropping-particle":"","parse-names":false,"suffix":""},{"dropping-particle":"","family":"Lee","given":"Hyun","non-dropping-particle":"","parse-names":false,"suffix":""}],"container-title":"Springer-Verlag Berlin Heidelberg","id":"ITEM-1","issued":{"date-parts":[["2015"]]},"page":"1031-1036","title":"Development of Teaching-Learning Model with Project-Based Learning Using Smart Learning Contents Authoring Tool","type":"article-journal"},"uris":["http://www.mendeley.com/documents/?uuid=0afaebaf-603d-4e0a-9921-6a69a8cd304f"]}],"mendeley":{"formattedCitation":"(Bae &amp; Lee, 2015)","plainTextFormattedCitation":"(Bae &amp; Lee, 2015)","previouslyFormattedCitation":"(Bae &amp; Lee, 2015)"},"properties":{"noteIndex":0},"schema":"https://github.com/citation-style-language/schema/raw/master/csl-citation.json"}</w:instrText>
      </w:r>
      <w:r w:rsidR="00602CBA">
        <w:rPr>
          <w:sz w:val="20"/>
          <w:szCs w:val="20"/>
          <w:lang w:val="en-US"/>
        </w:rPr>
        <w:fldChar w:fldCharType="separate"/>
      </w:r>
      <w:r w:rsidR="00602CBA" w:rsidRPr="00602CBA">
        <w:rPr>
          <w:noProof/>
          <w:sz w:val="20"/>
          <w:szCs w:val="20"/>
          <w:lang w:val="en-US"/>
        </w:rPr>
        <w:t>(Bae &amp; Lee, 2015)</w:t>
      </w:r>
      <w:r w:rsidR="00602CBA">
        <w:rPr>
          <w:sz w:val="20"/>
          <w:szCs w:val="20"/>
          <w:lang w:val="en-US"/>
        </w:rPr>
        <w:fldChar w:fldCharType="end"/>
      </w:r>
      <w:r w:rsidR="00363ED1" w:rsidRPr="006C7274">
        <w:rPr>
          <w:sz w:val="20"/>
          <w:szCs w:val="20"/>
        </w:rPr>
        <w:t>. The activity is carried out by teachers and students with all the facilities used in the learning process both directly and indirectly</w:t>
      </w:r>
      <w:r w:rsidRPr="006C7274">
        <w:rPr>
          <w:sz w:val="20"/>
          <w:szCs w:val="20"/>
        </w:rPr>
        <w:t>.</w:t>
      </w:r>
    </w:p>
    <w:p w:rsidR="0044231D" w:rsidRPr="006C7274" w:rsidRDefault="00363ED1" w:rsidP="00552953">
      <w:pPr>
        <w:pStyle w:val="ADGVIBODYTEXT"/>
        <w:spacing w:before="120"/>
        <w:ind w:firstLine="561"/>
        <w:rPr>
          <w:sz w:val="20"/>
          <w:szCs w:val="20"/>
        </w:rPr>
      </w:pPr>
      <w:r w:rsidRPr="006C7274">
        <w:rPr>
          <w:sz w:val="20"/>
          <w:szCs w:val="20"/>
        </w:rPr>
        <w:t>The application of curriculum in vocational</w:t>
      </w:r>
      <w:r w:rsidR="008D24CA" w:rsidRPr="006C7274">
        <w:rPr>
          <w:sz w:val="20"/>
          <w:szCs w:val="20"/>
        </w:rPr>
        <w:t xml:space="preserve"> high schools</w:t>
      </w:r>
      <w:r w:rsidR="008D24CA" w:rsidRPr="006C7274">
        <w:rPr>
          <w:sz w:val="20"/>
          <w:szCs w:val="20"/>
          <w:lang w:val="en-US"/>
        </w:rPr>
        <w:t xml:space="preserve"> </w:t>
      </w:r>
      <w:r w:rsidRPr="006C7274">
        <w:rPr>
          <w:sz w:val="20"/>
          <w:szCs w:val="20"/>
        </w:rPr>
        <w:t>uses the 2013 curriculum. The use of the 2013 curriculum is expected to produce graduates who are productive, creative, innovative and effective according to the strengthening of integrated attitudes, skills and knowledge. The research "Implementation Of Project Based Learning Model In Mechanical Machining Skills Package Of Vocational High School" conducted in 2016 generally concluded that one of the most appropriate learning models for vocational schools based on the 2013 curriculum learning standard process was the use of project-based learning models</w:t>
      </w:r>
      <w:r w:rsidR="0050408E">
        <w:rPr>
          <w:sz w:val="20"/>
          <w:szCs w:val="20"/>
          <w:lang w:val="en-US"/>
        </w:rPr>
        <w:t xml:space="preserve"> </w:t>
      </w:r>
      <w:r w:rsidR="0050408E">
        <w:rPr>
          <w:sz w:val="20"/>
          <w:szCs w:val="20"/>
          <w:lang w:val="en-US"/>
        </w:rPr>
        <w:fldChar w:fldCharType="begin" w:fldLock="1"/>
      </w:r>
      <w:r w:rsidR="0050408E">
        <w:rPr>
          <w:sz w:val="20"/>
          <w:szCs w:val="20"/>
          <w:lang w:val="en-US"/>
        </w:rPr>
        <w:instrText>ADDIN CSL_CITATION {"citationItems":[{"id":"ITEM-1","itemData":{"DOI":"10.1063/1.4965758","abstract":"One model of learning that is most appropriate for vocational school based on standart learning process of curriculum 2013 was the use of project-based learning model. The findings of this study indicate that all of the mechanical machining teachers have implemented the project-based learning model based on their quite comprehensive understanding. Teachers perceive that projectbased learning model can improve the hard skills and soft skills of the students. One weakness lies in the project is used, which is produced only by the analysis of the basic competencies of the subjects and does not use projects from industry so that most of the students' products could not be used, what else is sold.","author":[{"dropping-particle":"","family":"Sudjimat","given":"Dwi Agus","non-dropping-particle":"","parse-names":false,"suffix":""}],"container-title":"Proceedings of the International Mechanical Engineering and Engineering Education Conferences","id":"ITEM-1","issued":{"date-parts":[["2016"]]},"page":"1-7","title":"Implementation of project based learning model in mechanical machining skills package of vocational high school","type":"article-journal","volume":"030024"},"uris":["http://www.mendeley.com/documents/?uuid=debd85fd-5752-427b-85e4-ec8c47f947ea"]}],"mendeley":{"formattedCitation":"(Sudjimat, 2016)","plainTextFormattedCitation":"(Sudjimat, 2016)","previouslyFormattedCitation":"(Sudjimat, 2016)"},"properties":{"noteIndex":0},"schema":"https://github.com/citation-style-language/schema/raw/master/csl-citation.json"}</w:instrText>
      </w:r>
      <w:r w:rsidR="0050408E">
        <w:rPr>
          <w:sz w:val="20"/>
          <w:szCs w:val="20"/>
          <w:lang w:val="en-US"/>
        </w:rPr>
        <w:fldChar w:fldCharType="separate"/>
      </w:r>
      <w:r w:rsidR="0050408E" w:rsidRPr="0050408E">
        <w:rPr>
          <w:noProof/>
          <w:sz w:val="20"/>
          <w:szCs w:val="20"/>
          <w:lang w:val="en-US"/>
        </w:rPr>
        <w:t>(Sudjimat, 2016)</w:t>
      </w:r>
      <w:r w:rsidR="0050408E">
        <w:rPr>
          <w:sz w:val="20"/>
          <w:szCs w:val="20"/>
          <w:lang w:val="en-US"/>
        </w:rPr>
        <w:fldChar w:fldCharType="end"/>
      </w:r>
      <w:r w:rsidR="00F330E5" w:rsidRPr="006C7274">
        <w:rPr>
          <w:sz w:val="20"/>
          <w:szCs w:val="20"/>
        </w:rPr>
        <w:t xml:space="preserve">. However, </w:t>
      </w:r>
      <w:r w:rsidR="00F330E5" w:rsidRPr="006C7274">
        <w:rPr>
          <w:sz w:val="20"/>
          <w:szCs w:val="20"/>
          <w:lang w:val="en-US"/>
        </w:rPr>
        <w:t>it remains</w:t>
      </w:r>
      <w:r w:rsidRPr="006C7274">
        <w:rPr>
          <w:sz w:val="20"/>
          <w:szCs w:val="20"/>
        </w:rPr>
        <w:t xml:space="preserve"> one weakness that lies in the project used, because it is generated by an analysis of the basic competencies of the subjects</w:t>
      </w:r>
      <w:r w:rsidR="00F330E5" w:rsidRPr="006C7274">
        <w:rPr>
          <w:sz w:val="20"/>
          <w:szCs w:val="20"/>
        </w:rPr>
        <w:t xml:space="preserve"> only</w:t>
      </w:r>
      <w:r w:rsidR="0044231D" w:rsidRPr="006C7274">
        <w:rPr>
          <w:sz w:val="20"/>
          <w:szCs w:val="20"/>
        </w:rPr>
        <w:t>.</w:t>
      </w:r>
    </w:p>
    <w:p w:rsidR="0095722B" w:rsidRPr="006C7274" w:rsidRDefault="00363ED1" w:rsidP="00552953">
      <w:pPr>
        <w:pStyle w:val="ADGVIBODYTEXT"/>
        <w:spacing w:before="120"/>
        <w:ind w:firstLine="561"/>
        <w:rPr>
          <w:sz w:val="20"/>
          <w:szCs w:val="20"/>
        </w:rPr>
      </w:pPr>
      <w:r w:rsidRPr="006C7274">
        <w:rPr>
          <w:sz w:val="20"/>
          <w:szCs w:val="20"/>
        </w:rPr>
        <w:t xml:space="preserve">The obstacles in conveying learning by teachers to students, and the lack of opportunities for students to practice accompanied by the teacher is the urgency of the need for new innovations in education. Innovations are needed not only in </w:t>
      </w:r>
      <w:r w:rsidR="00F73FFF">
        <w:rPr>
          <w:sz w:val="20"/>
          <w:szCs w:val="20"/>
          <w:lang w:val="en-US"/>
        </w:rPr>
        <w:t>learning resources</w:t>
      </w:r>
      <w:r w:rsidRPr="006C7274">
        <w:rPr>
          <w:sz w:val="20"/>
          <w:szCs w:val="20"/>
        </w:rPr>
        <w:t xml:space="preserve">, but </w:t>
      </w:r>
      <w:r w:rsidR="00F330E5" w:rsidRPr="006C7274">
        <w:rPr>
          <w:sz w:val="20"/>
          <w:szCs w:val="20"/>
          <w:lang w:val="en-US"/>
        </w:rPr>
        <w:t xml:space="preserve">also </w:t>
      </w:r>
      <w:r w:rsidRPr="006C7274">
        <w:rPr>
          <w:sz w:val="20"/>
          <w:szCs w:val="20"/>
        </w:rPr>
        <w:t xml:space="preserve">the whole learning process, namely the learning model. According to </w:t>
      </w:r>
      <w:r w:rsidRPr="00C30C96">
        <w:rPr>
          <w:sz w:val="20"/>
          <w:szCs w:val="20"/>
        </w:rPr>
        <w:t xml:space="preserve">Joice &amp; Weil </w:t>
      </w:r>
      <w:r w:rsidRPr="009015FC">
        <w:rPr>
          <w:sz w:val="20"/>
          <w:szCs w:val="20"/>
        </w:rPr>
        <w:t>in</w:t>
      </w:r>
      <w:r w:rsidR="00092734" w:rsidRPr="009015FC">
        <w:rPr>
          <w:sz w:val="20"/>
          <w:szCs w:val="20"/>
          <w:lang w:val="en-US"/>
        </w:rPr>
        <w:t xml:space="preserve"> Isjoni</w:t>
      </w:r>
      <w:r w:rsidR="00C30C96" w:rsidRPr="009015FC">
        <w:rPr>
          <w:sz w:val="20"/>
          <w:szCs w:val="20"/>
          <w:lang w:val="en-US"/>
        </w:rPr>
        <w:t xml:space="preserve"> </w:t>
      </w:r>
      <w:r w:rsidR="00C30C96" w:rsidRPr="009015FC">
        <w:rPr>
          <w:sz w:val="20"/>
          <w:szCs w:val="20"/>
          <w:lang w:val="en-US"/>
        </w:rPr>
        <w:fldChar w:fldCharType="begin" w:fldLock="1"/>
      </w:r>
      <w:r w:rsidR="00092734" w:rsidRPr="009015FC">
        <w:rPr>
          <w:sz w:val="20"/>
          <w:szCs w:val="20"/>
          <w:lang w:val="en-US"/>
        </w:rPr>
        <w:instrText>ADDIN CSL_CITATION {"citationItems":[{"id":"ITEM-1","itemData":{"author":[{"dropping-particle":"","family":"Isjoni","given":"","non-dropping-particle":"","parse-names":false,"suffix":""}],"id":"ITEM-1","issued":{"date-parts":[["2013"]]},"publisher":"Alfabeta","publisher-place":"Bandung","title":"Cooperative Learning (Efektifitas Pembelajaran Kelompok)","type":"book"},"uris":["http://www.mendeley.com/documents/?uuid=85227a45-aacc-4b70-abd5-ba1aa52940d4"]}],"mendeley":{"formattedCitation":"(Isjoni, 2013)","manualFormatting":"(2013)","plainTextFormattedCitation":"(Isjoni, 2013)","previouslyFormattedCitation":"(Isjoni, 2013)"},"properties":{"noteIndex":0},"schema":"https://github.com/citation-style-language/schema/raw/master/csl-citation.json"}</w:instrText>
      </w:r>
      <w:r w:rsidR="00C30C96" w:rsidRPr="009015FC">
        <w:rPr>
          <w:sz w:val="20"/>
          <w:szCs w:val="20"/>
          <w:lang w:val="en-US"/>
        </w:rPr>
        <w:fldChar w:fldCharType="separate"/>
      </w:r>
      <w:r w:rsidR="00C30C96" w:rsidRPr="009015FC">
        <w:rPr>
          <w:noProof/>
          <w:sz w:val="20"/>
          <w:szCs w:val="20"/>
          <w:lang w:val="en-US"/>
        </w:rPr>
        <w:t>(2013)</w:t>
      </w:r>
      <w:r w:rsidR="00C30C96" w:rsidRPr="009015FC">
        <w:rPr>
          <w:sz w:val="20"/>
          <w:szCs w:val="20"/>
          <w:lang w:val="en-US"/>
        </w:rPr>
        <w:fldChar w:fldCharType="end"/>
      </w:r>
      <w:r w:rsidRPr="006C7274">
        <w:rPr>
          <w:sz w:val="20"/>
          <w:szCs w:val="20"/>
        </w:rPr>
        <w:t xml:space="preserve"> the learning model is a pattern or plan that has been planned in such a way and is used to arrange the curriculum, arrange subject matter, and give instructions to the i</w:t>
      </w:r>
      <w:r w:rsidR="00F330E5" w:rsidRPr="006C7274">
        <w:rPr>
          <w:sz w:val="20"/>
          <w:szCs w:val="20"/>
        </w:rPr>
        <w:t>nstructors in their class.</w:t>
      </w:r>
      <w:r w:rsidR="00F330E5" w:rsidRPr="006C7274">
        <w:rPr>
          <w:sz w:val="20"/>
          <w:szCs w:val="20"/>
          <w:lang w:val="en-US"/>
        </w:rPr>
        <w:t xml:space="preserve"> </w:t>
      </w:r>
      <w:r w:rsidRPr="00092734">
        <w:rPr>
          <w:sz w:val="20"/>
          <w:szCs w:val="20"/>
        </w:rPr>
        <w:t>Istarani</w:t>
      </w:r>
      <w:r w:rsidR="0050408E" w:rsidRPr="00092734">
        <w:rPr>
          <w:sz w:val="20"/>
          <w:szCs w:val="20"/>
          <w:lang w:val="en-US"/>
        </w:rPr>
        <w:t xml:space="preserve"> </w:t>
      </w:r>
      <w:r w:rsidR="00092734">
        <w:rPr>
          <w:sz w:val="20"/>
          <w:szCs w:val="20"/>
          <w:lang w:val="en-US"/>
        </w:rPr>
        <w:fldChar w:fldCharType="begin" w:fldLock="1"/>
      </w:r>
      <w:r w:rsidR="00E65B7E">
        <w:rPr>
          <w:sz w:val="20"/>
          <w:szCs w:val="20"/>
          <w:lang w:val="en-US"/>
        </w:rPr>
        <w:instrText>ADDIN CSL_CITATION {"citationItems":[{"id":"ITEM-1","itemData":{"author":[{"dropping-particle":"","family":"Istarani","given":"","non-dropping-particle":"","parse-names":false,"suffix":""}],"id":"ITEM-1","issued":{"date-parts":[["2011"]]},"number-of-pages":"58","publisher":"Media Persada","publisher-place":"Medan","title":"Model Pembelajaran Inovatif (Referensi Guru Dalam Menentukan Model Pembelajaran)","type":"book"},"uris":["http://www.mendeley.com/documents/?uuid=cef32fcf-5995-41ae-8f04-95205015d92d"]}],"mendeley":{"formattedCitation":"(Istarani, 2011)","manualFormatting":"(2011)","plainTextFormattedCitation":"(Istarani, 2011)","previouslyFormattedCitation":"(Istarani, 2011)"},"properties":{"noteIndex":0},"schema":"https://github.com/citation-style-language/schema/raw/master/csl-citation.json"}</w:instrText>
      </w:r>
      <w:r w:rsidR="00092734">
        <w:rPr>
          <w:sz w:val="20"/>
          <w:szCs w:val="20"/>
          <w:lang w:val="en-US"/>
        </w:rPr>
        <w:fldChar w:fldCharType="separate"/>
      </w:r>
      <w:r w:rsidR="00092734" w:rsidRPr="00092734">
        <w:rPr>
          <w:noProof/>
          <w:sz w:val="20"/>
          <w:szCs w:val="20"/>
          <w:lang w:val="en-US"/>
        </w:rPr>
        <w:t>(2011)</w:t>
      </w:r>
      <w:r w:rsidR="00092734">
        <w:rPr>
          <w:sz w:val="20"/>
          <w:szCs w:val="20"/>
          <w:lang w:val="en-US"/>
        </w:rPr>
        <w:fldChar w:fldCharType="end"/>
      </w:r>
      <w:r w:rsidRPr="00092734">
        <w:rPr>
          <w:sz w:val="20"/>
          <w:szCs w:val="20"/>
        </w:rPr>
        <w:t xml:space="preserve"> </w:t>
      </w:r>
      <w:r w:rsidRPr="006C7274">
        <w:rPr>
          <w:sz w:val="20"/>
          <w:szCs w:val="20"/>
        </w:rPr>
        <w:t>said that the learning model is a whole series of presentation of teaching material covering all aspects before, being and after learning by the Educator and all related f</w:t>
      </w:r>
      <w:r w:rsidR="00F330E5" w:rsidRPr="006C7274">
        <w:rPr>
          <w:sz w:val="20"/>
          <w:szCs w:val="20"/>
        </w:rPr>
        <w:t xml:space="preserve">acilities that are used </w:t>
      </w:r>
      <w:r w:rsidRPr="006C7274">
        <w:rPr>
          <w:sz w:val="20"/>
          <w:szCs w:val="20"/>
        </w:rPr>
        <w:t>in the learning process</w:t>
      </w:r>
      <w:r w:rsidR="00F330E5" w:rsidRPr="006C7274">
        <w:rPr>
          <w:sz w:val="20"/>
          <w:szCs w:val="20"/>
        </w:rPr>
        <w:t xml:space="preserve"> direct or indirectly</w:t>
      </w:r>
      <w:r w:rsidRPr="006C7274">
        <w:rPr>
          <w:sz w:val="20"/>
          <w:szCs w:val="20"/>
        </w:rPr>
        <w:t>.</w:t>
      </w:r>
    </w:p>
    <w:p w:rsidR="00C274A6" w:rsidRPr="006C7274" w:rsidRDefault="00363ED1" w:rsidP="00552953">
      <w:pPr>
        <w:pStyle w:val="ADGVIBODYTEXT"/>
        <w:spacing w:before="120"/>
        <w:ind w:firstLine="562"/>
        <w:rPr>
          <w:sz w:val="20"/>
          <w:szCs w:val="20"/>
        </w:rPr>
      </w:pPr>
      <w:r w:rsidRPr="006C7274">
        <w:rPr>
          <w:sz w:val="20"/>
          <w:szCs w:val="20"/>
        </w:rPr>
        <w:t>One of the learning models in the 2013 Curriculum is Project Based Learning. Projec</w:t>
      </w:r>
      <w:r w:rsidR="00F330E5" w:rsidRPr="006C7274">
        <w:rPr>
          <w:sz w:val="20"/>
          <w:szCs w:val="20"/>
        </w:rPr>
        <w:t>t Based Learning (</w:t>
      </w:r>
      <w:r w:rsidR="00DC011A" w:rsidRPr="006C7274">
        <w:rPr>
          <w:sz w:val="20"/>
          <w:szCs w:val="20"/>
        </w:rPr>
        <w:t>PBL</w:t>
      </w:r>
      <w:r w:rsidR="00F330E5" w:rsidRPr="006C7274">
        <w:rPr>
          <w:sz w:val="20"/>
          <w:szCs w:val="20"/>
        </w:rPr>
        <w:t xml:space="preserve">) is a </w:t>
      </w:r>
      <w:r w:rsidR="00F330E5" w:rsidRPr="006C7274">
        <w:rPr>
          <w:sz w:val="20"/>
          <w:szCs w:val="20"/>
          <w:lang w:val="en-US"/>
        </w:rPr>
        <w:t>methods</w:t>
      </w:r>
      <w:r w:rsidRPr="006C7274">
        <w:rPr>
          <w:sz w:val="20"/>
          <w:szCs w:val="20"/>
        </w:rPr>
        <w:t xml:space="preserve"> of learning that leads to the training process based on real problems that are carried out by themselves through certain activities (projects). T</w:t>
      </w:r>
      <w:r w:rsidR="00F330E5" w:rsidRPr="006C7274">
        <w:rPr>
          <w:sz w:val="20"/>
          <w:szCs w:val="20"/>
        </w:rPr>
        <w:t xml:space="preserve">he emphasis of real problems </w:t>
      </w:r>
      <w:r w:rsidRPr="006C7274">
        <w:rPr>
          <w:sz w:val="20"/>
          <w:szCs w:val="20"/>
        </w:rPr>
        <w:t xml:space="preserve"> are carried out in a project activity as a learning process is the most important thing</w:t>
      </w:r>
      <w:r w:rsidR="0050408E">
        <w:rPr>
          <w:sz w:val="20"/>
          <w:szCs w:val="20"/>
          <w:lang w:val="en-US"/>
        </w:rPr>
        <w:t xml:space="preserve"> </w:t>
      </w:r>
      <w:r w:rsidR="0050408E">
        <w:rPr>
          <w:sz w:val="20"/>
          <w:szCs w:val="20"/>
          <w:lang w:val="en-US"/>
        </w:rPr>
        <w:fldChar w:fldCharType="begin" w:fldLock="1"/>
      </w:r>
      <w:r w:rsidR="00634628">
        <w:rPr>
          <w:sz w:val="20"/>
          <w:szCs w:val="20"/>
          <w:lang w:val="en-US"/>
        </w:rPr>
        <w:instrText>ADDIN CSL_CITATION {"citationItems":[{"id":"ITEM-1","itemData":{"abstract":"Penelitian ini merupakan penelitian tindakan dengan tujuan untuk mengetahui tingkat keberhasilan penguasaan kepribadian (jiwa) kewirausahaan dan keterampilan usaha yang dimiliki Remaja Putus Sekolah (RPS) setelah memperoleh pengalaman belajar bisnis riil dengan model Project Based Learning. Populasi dalam penelitian ini adalah semua remaja putus sekolah korban gempa di Kecamatan Piyungan, Kecamatan Pleret, dan Kecamatan Sewon Kabupaten Bantul DIY. Teknik pengumpulan data menggunakan wawancara, angket, observasi, dokumentasi, dan pemberian tugas. Data dianalisis menggunakan teknik deskriptif kuantitatif dan kualitatif. Hasil penelitian menunjukkan bahwa pemberian pendidikan kewirausahaan dengan menggunakan model Project Based Learning bisa berhasil dengan baik yang ditunjukkan dengan penguasaan kepribadian (soft skill) kewirausahaan yang tinggi dan keterampilan berbisnis (hard skill) yang dicapai juga tinggi. Penelitian ini juga berhasil membentuk Kelompok Usaha Mandiri yang telah menghasilkan pendapatan bagi RPS terutama ternak itik pedaging dan bengkel sepeda motor sehingga mampu menciptakan lapangan kerja bagi dirinya sendiri dan orang lain sehingga dapat membantu pemerintah dalam usaha pengentasan kemiskinan.","author":[{"dropping-particle":"","family":"Moerdiyanto","given":"","non-dropping-particle":"","parse-names":false,"suffix":""}],"container-title":"Jurnal Economia","id":"ITEM-1","issued":{"date-parts":[["2012"]]},"page":"78-96","title":"Perluasan Implementasi Pendidikan Kewirausahaan Model Project Based Learning bagi Remaja Putus Sekolah Korban Gempa","type":"article-journal","volume":"8"},"uris":["http://www.mendeley.com/documents/?uuid=a04d8ebc-aa3b-4939-aa66-6ea4c33577b6"]}],"mendeley":{"formattedCitation":"(Moerdiyanto, 2012)","plainTextFormattedCitation":"(Moerdiyanto, 2012)","previouslyFormattedCitation":"(Moerdiyanto, 2012)"},"properties":{"noteIndex":0},"schema":"https://github.com/citation-style-language/schema/raw/master/csl-citation.json"}</w:instrText>
      </w:r>
      <w:r w:rsidR="0050408E">
        <w:rPr>
          <w:sz w:val="20"/>
          <w:szCs w:val="20"/>
          <w:lang w:val="en-US"/>
        </w:rPr>
        <w:fldChar w:fldCharType="separate"/>
      </w:r>
      <w:r w:rsidR="0050408E" w:rsidRPr="0050408E">
        <w:rPr>
          <w:noProof/>
          <w:sz w:val="20"/>
          <w:szCs w:val="20"/>
          <w:lang w:val="en-US"/>
        </w:rPr>
        <w:t>(Moerdiyanto, 2012)</w:t>
      </w:r>
      <w:r w:rsidR="0050408E">
        <w:rPr>
          <w:sz w:val="20"/>
          <w:szCs w:val="20"/>
          <w:lang w:val="en-US"/>
        </w:rPr>
        <w:fldChar w:fldCharType="end"/>
      </w:r>
      <w:r w:rsidRPr="006C7274">
        <w:rPr>
          <w:sz w:val="20"/>
          <w:szCs w:val="20"/>
        </w:rPr>
        <w:t xml:space="preserve">. </w:t>
      </w:r>
      <w:r w:rsidR="00DC011A" w:rsidRPr="006C7274">
        <w:rPr>
          <w:sz w:val="20"/>
          <w:szCs w:val="20"/>
        </w:rPr>
        <w:t>PBL</w:t>
      </w:r>
      <w:r w:rsidRPr="006C7274">
        <w:rPr>
          <w:sz w:val="20"/>
          <w:szCs w:val="20"/>
        </w:rPr>
        <w:t xml:space="preserve"> emphasizes project-based learning, experiential-based learning, and a</w:t>
      </w:r>
      <w:r w:rsidR="00F330E5" w:rsidRPr="006C7274">
        <w:rPr>
          <w:sz w:val="20"/>
          <w:szCs w:val="20"/>
        </w:rPr>
        <w:t xml:space="preserve">uthentic learning that is </w:t>
      </w:r>
      <w:r w:rsidR="00F330E5" w:rsidRPr="006C7274">
        <w:rPr>
          <w:sz w:val="20"/>
          <w:szCs w:val="20"/>
          <w:lang w:val="en-US"/>
        </w:rPr>
        <w:t>based on</w:t>
      </w:r>
      <w:r w:rsidRPr="006C7274">
        <w:rPr>
          <w:sz w:val="20"/>
          <w:szCs w:val="20"/>
        </w:rPr>
        <w:t xml:space="preserve"> real-life problems</w:t>
      </w:r>
      <w:r w:rsidR="003B04D1" w:rsidRPr="006C7274">
        <w:rPr>
          <w:sz w:val="20"/>
          <w:szCs w:val="20"/>
        </w:rPr>
        <w:t>.</w:t>
      </w:r>
    </w:p>
    <w:p w:rsidR="00E20821" w:rsidRPr="006C7274" w:rsidRDefault="00363ED1" w:rsidP="00552953">
      <w:pPr>
        <w:pStyle w:val="ADGVIBODYTEXT"/>
        <w:spacing w:before="120"/>
        <w:ind w:firstLine="562"/>
        <w:rPr>
          <w:sz w:val="20"/>
          <w:szCs w:val="20"/>
        </w:rPr>
      </w:pPr>
      <w:r w:rsidRPr="006C7274">
        <w:rPr>
          <w:sz w:val="20"/>
          <w:szCs w:val="20"/>
        </w:rPr>
        <w:t xml:space="preserve">This research develops a product </w:t>
      </w:r>
      <w:r w:rsidR="00F330E5" w:rsidRPr="006C7274">
        <w:rPr>
          <w:sz w:val="20"/>
          <w:szCs w:val="20"/>
        </w:rPr>
        <w:t xml:space="preserve"> of </w:t>
      </w:r>
      <w:r w:rsidRPr="006C7274">
        <w:rPr>
          <w:sz w:val="20"/>
          <w:szCs w:val="20"/>
        </w:rPr>
        <w:t xml:space="preserve"> learning model in</w:t>
      </w:r>
      <w:r w:rsidR="00F330E5" w:rsidRPr="006C7274">
        <w:rPr>
          <w:sz w:val="20"/>
          <w:szCs w:val="20"/>
        </w:rPr>
        <w:t xml:space="preserve"> </w:t>
      </w:r>
      <w:r w:rsidRPr="006C7274">
        <w:rPr>
          <w:sz w:val="20"/>
          <w:szCs w:val="20"/>
        </w:rPr>
        <w:t xml:space="preserve"> flow charts </w:t>
      </w:r>
      <w:r w:rsidR="00F330E5" w:rsidRPr="006C7274">
        <w:rPr>
          <w:sz w:val="20"/>
          <w:szCs w:val="20"/>
        </w:rPr>
        <w:t xml:space="preserve">form </w:t>
      </w:r>
      <w:r w:rsidRPr="006C7274">
        <w:rPr>
          <w:sz w:val="20"/>
          <w:szCs w:val="20"/>
        </w:rPr>
        <w:t xml:space="preserve">on the competence of industrial fashion expertise. The learning model is a development of the </w:t>
      </w:r>
      <w:r w:rsidR="00DC011A" w:rsidRPr="006C7274">
        <w:rPr>
          <w:sz w:val="20"/>
          <w:szCs w:val="20"/>
        </w:rPr>
        <w:t>PBL</w:t>
      </w:r>
      <w:r w:rsidRPr="006C7274">
        <w:rPr>
          <w:sz w:val="20"/>
          <w:szCs w:val="20"/>
        </w:rPr>
        <w:t xml:space="preserve"> which is developed based on the needs of students in the Industrial Clothing expertise competency at the Fashion Management Vocational School. The development of this learning model is needed by Educators and students as an effort to improve student learning outcomes.</w:t>
      </w:r>
    </w:p>
    <w:p w:rsidR="00EA3A9C" w:rsidRPr="006C7274" w:rsidRDefault="00F330E5" w:rsidP="00552953">
      <w:pPr>
        <w:pStyle w:val="ADGVIBODYTEXT"/>
        <w:spacing w:before="120"/>
        <w:ind w:firstLine="562"/>
        <w:rPr>
          <w:sz w:val="20"/>
          <w:szCs w:val="20"/>
        </w:rPr>
      </w:pPr>
      <w:r w:rsidRPr="006C7274">
        <w:rPr>
          <w:sz w:val="20"/>
          <w:szCs w:val="20"/>
        </w:rPr>
        <w:t>The learning model</w:t>
      </w:r>
      <w:r w:rsidRPr="006C7274">
        <w:rPr>
          <w:sz w:val="20"/>
          <w:szCs w:val="20"/>
          <w:lang w:val="en-US"/>
        </w:rPr>
        <w:t xml:space="preserve"> </w:t>
      </w:r>
      <w:r w:rsidR="00363ED1" w:rsidRPr="006C7274">
        <w:rPr>
          <w:sz w:val="20"/>
          <w:szCs w:val="20"/>
        </w:rPr>
        <w:t>developed is Project-Based Independent Lea</w:t>
      </w:r>
      <w:r w:rsidR="00A935D5" w:rsidRPr="006C7274">
        <w:rPr>
          <w:sz w:val="20"/>
          <w:szCs w:val="20"/>
        </w:rPr>
        <w:t xml:space="preserve">rning (PBIL). The development </w:t>
      </w:r>
      <w:r w:rsidR="00363ED1" w:rsidRPr="006C7274">
        <w:rPr>
          <w:sz w:val="20"/>
          <w:szCs w:val="20"/>
        </w:rPr>
        <w:t xml:space="preserve"> project-based learning into Project-based independent learning is tested on learning industrial fas</w:t>
      </w:r>
      <w:r w:rsidR="00A935D5" w:rsidRPr="006C7274">
        <w:rPr>
          <w:sz w:val="20"/>
          <w:szCs w:val="20"/>
        </w:rPr>
        <w:t xml:space="preserve">hion with the material to </w:t>
      </w:r>
      <w:r w:rsidR="00A935D5" w:rsidRPr="006C7274">
        <w:rPr>
          <w:sz w:val="20"/>
          <w:szCs w:val="20"/>
          <w:lang w:val="en-US"/>
        </w:rPr>
        <w:t xml:space="preserve">create </w:t>
      </w:r>
      <w:r w:rsidR="00363ED1" w:rsidRPr="006C7274">
        <w:rPr>
          <w:sz w:val="20"/>
          <w:szCs w:val="20"/>
        </w:rPr>
        <w:t xml:space="preserve"> men's shirts, which is carried out simultaneously with the implementation of </w:t>
      </w:r>
      <w:r w:rsidR="00A935D5" w:rsidRPr="006C7274">
        <w:rPr>
          <w:sz w:val="20"/>
          <w:szCs w:val="20"/>
          <w:lang w:val="en-US"/>
        </w:rPr>
        <w:t xml:space="preserve"> </w:t>
      </w:r>
      <w:r w:rsidR="00A935D5" w:rsidRPr="006C7274">
        <w:rPr>
          <w:sz w:val="20"/>
          <w:szCs w:val="20"/>
        </w:rPr>
        <w:t xml:space="preserve">Internship. So </w:t>
      </w:r>
      <w:r w:rsidR="00363ED1" w:rsidRPr="006C7274">
        <w:rPr>
          <w:sz w:val="20"/>
          <w:szCs w:val="20"/>
        </w:rPr>
        <w:t xml:space="preserve"> the theory of constructivism becomes thicker. Students will develop the ability to learn independently because learning is not fully implemented in the classroom</w:t>
      </w:r>
      <w:r w:rsidR="008B0391" w:rsidRPr="006C7274">
        <w:rPr>
          <w:sz w:val="20"/>
          <w:szCs w:val="20"/>
        </w:rPr>
        <w:t>.</w:t>
      </w:r>
    </w:p>
    <w:p w:rsidR="00B9705E" w:rsidRDefault="00363ED1" w:rsidP="00552953">
      <w:pPr>
        <w:pStyle w:val="ADGVIBODYTEXT"/>
        <w:spacing w:before="120"/>
        <w:ind w:firstLine="562"/>
        <w:rPr>
          <w:sz w:val="20"/>
          <w:szCs w:val="20"/>
        </w:rPr>
      </w:pPr>
      <w:r w:rsidRPr="006C7274">
        <w:rPr>
          <w:sz w:val="20"/>
          <w:szCs w:val="20"/>
        </w:rPr>
        <w:t>This development research procedure basically has two main objectives. The first objective is to develop project-based learning model products for SMK. Whereas the second objective is to test the feasibility of the product through actual field trials.</w:t>
      </w:r>
      <w:r w:rsidR="00E65B7E">
        <w:rPr>
          <w:sz w:val="20"/>
          <w:szCs w:val="20"/>
          <w:lang w:val="en-US"/>
        </w:rPr>
        <w:t xml:space="preserve"> </w:t>
      </w:r>
      <w:r w:rsidR="00E65B7E" w:rsidRPr="00E65B7E">
        <w:rPr>
          <w:sz w:val="20"/>
          <w:szCs w:val="20"/>
          <w:lang w:val="en-US"/>
        </w:rPr>
        <w:t xml:space="preserve">This model of study is completed with a </w:t>
      </w:r>
      <w:r w:rsidR="00066412">
        <w:rPr>
          <w:sz w:val="20"/>
          <w:szCs w:val="20"/>
          <w:lang w:val="en-US"/>
        </w:rPr>
        <w:t>learning resources</w:t>
      </w:r>
      <w:r w:rsidR="00E65B7E" w:rsidRPr="00E65B7E">
        <w:rPr>
          <w:sz w:val="20"/>
          <w:szCs w:val="20"/>
          <w:lang w:val="en-US"/>
        </w:rPr>
        <w:t xml:space="preserve"> that can access information that is needed while in the process of learning</w:t>
      </w:r>
      <w:r w:rsidR="00E65B7E" w:rsidRPr="00E65B7E">
        <w:rPr>
          <w:sz w:val="20"/>
          <w:szCs w:val="20"/>
          <w:lang w:val="en-US"/>
        </w:rPr>
        <w:t xml:space="preserve"> </w:t>
      </w:r>
      <w:r w:rsidR="00B9705E" w:rsidRPr="00E65B7E">
        <w:rPr>
          <w:sz w:val="20"/>
          <w:szCs w:val="20"/>
          <w:lang w:val="en-US"/>
        </w:rPr>
        <w:fldChar w:fldCharType="begin" w:fldLock="1"/>
      </w:r>
      <w:r w:rsidR="00E65B7E" w:rsidRPr="00E65B7E">
        <w:rPr>
          <w:sz w:val="20"/>
          <w:szCs w:val="20"/>
          <w:lang w:val="en-US"/>
        </w:rPr>
        <w:instrText>ADDIN CSL_CITATION {"citationItems":[{"id":"ITEM-1","itemData":{"abstract":": Developing Interactive CD-based Learning Resource for the Course on Family Economy. This study was aimed at developing interactive CD-based learning resource for the course on Family Economy at the Family Welfare Education Study Programme, Faculty of Engineering, Universitas Negeri Jakarta. The ten stages of reseach and development method by Borg &amp;amp; Gall was employed in the study. This product was designed to have key features that allow the users to easily understand the materials. The materials were developed in view of the curriculum and validated by experts—linguists and media ex­perts—and users. The product has shown to be easy to understand (98.33%), easy to use (96.67%), and able to display menus quickly (95%). The product was also attractive (96.67%), motivating (100%); satis­factory (96.67%). All this has made the users want to use the product as a learning resource (98.33%), which means that the product has been made to be an effective source of learning.","author":[{"dropping-particle":"","family":"Doriza","given":"Shinta","non-dropping-particle":"","parse-names":false,"suffix":""},{"dropping-particle":"","family":"Sunawar","given":"Aris","non-dropping-particle":"","parse-names":false,"suffix":""}],"container-title":"Jurnal Ilmu Pendidikan Universitas Negeri Malang","id":"ITEM-1","issue":"1","issued":{"date-parts":[["2015"]]},"page":"64-70","publisher":"Universitas Negeri Malang","title":"Pengembangan Sumber Belajar Ekonomi Keluarga Berbasis CD Interaktif","type":"article-journal","volume":"21"},"uris":["http://www.mendeley.com/documents/?uuid=82dbacc0-6918-34a2-90b3-4e2430ec1818"]}],"mendeley":{"formattedCitation":"(Shinta Doriza &amp; Sunawar, 2015)","manualFormatting":"(Doriza &amp; Sunawar, 2015)","plainTextFormattedCitation":"(Shinta Doriza &amp; Sunawar, 2015)","previouslyFormattedCitation":"(Shinta Doriza &amp; Sunawar, 2015)"},"properties":{"noteIndex":0},"schema":"https://github.com/citation-style-language/schema/raw/master/csl-citation.json"}</w:instrText>
      </w:r>
      <w:r w:rsidR="00B9705E" w:rsidRPr="00E65B7E">
        <w:rPr>
          <w:sz w:val="20"/>
          <w:szCs w:val="20"/>
          <w:lang w:val="en-US"/>
        </w:rPr>
        <w:fldChar w:fldCharType="separate"/>
      </w:r>
      <w:r w:rsidR="00B9705E" w:rsidRPr="00E65B7E">
        <w:rPr>
          <w:noProof/>
          <w:sz w:val="20"/>
          <w:szCs w:val="20"/>
          <w:lang w:val="en-US"/>
        </w:rPr>
        <w:t>(Doriza &amp; Sunawar, 2015)</w:t>
      </w:r>
      <w:r w:rsidR="00B9705E" w:rsidRPr="00E65B7E">
        <w:rPr>
          <w:sz w:val="20"/>
          <w:szCs w:val="20"/>
          <w:lang w:val="en-US"/>
        </w:rPr>
        <w:fldChar w:fldCharType="end"/>
      </w:r>
      <w:r w:rsidR="00B9705E" w:rsidRPr="00E65B7E">
        <w:rPr>
          <w:sz w:val="20"/>
          <w:szCs w:val="20"/>
        </w:rPr>
        <w:t>.</w:t>
      </w:r>
      <w:r w:rsidRPr="006C7274">
        <w:rPr>
          <w:sz w:val="20"/>
          <w:szCs w:val="20"/>
        </w:rPr>
        <w:t xml:space="preserve"> </w:t>
      </w:r>
      <w:r w:rsidR="00E65B7E" w:rsidRPr="00E65B7E">
        <w:rPr>
          <w:sz w:val="20"/>
          <w:szCs w:val="20"/>
          <w:lang w:val="en-US"/>
        </w:rPr>
        <w:t>The study material from this research is a study guidebook for teachers, the media used is android and textbook.</w:t>
      </w:r>
    </w:p>
    <w:p w:rsidR="00E02734" w:rsidRPr="00066412" w:rsidRDefault="00363ED1" w:rsidP="00552953">
      <w:pPr>
        <w:pStyle w:val="ADGVIBODYTEXT"/>
        <w:spacing w:before="120"/>
        <w:ind w:firstLine="562"/>
        <w:rPr>
          <w:sz w:val="20"/>
          <w:szCs w:val="20"/>
          <w:lang w:val="en-US"/>
        </w:rPr>
        <w:sectPr w:rsidR="00E02734" w:rsidRPr="00066412" w:rsidSect="00231FE1">
          <w:type w:val="continuous"/>
          <w:pgSz w:w="11906" w:h="16838"/>
          <w:pgMar w:top="1531" w:right="1418" w:bottom="1531" w:left="1701" w:header="856" w:footer="1005" w:gutter="0"/>
          <w:pgNumType w:start="2"/>
          <w:cols w:space="567"/>
          <w:docGrid w:linePitch="360"/>
        </w:sectPr>
      </w:pPr>
      <w:r w:rsidRPr="006C7274">
        <w:rPr>
          <w:sz w:val="20"/>
          <w:szCs w:val="20"/>
        </w:rPr>
        <w:t xml:space="preserve">The </w:t>
      </w:r>
      <w:r w:rsidR="00DC011A" w:rsidRPr="006C7274">
        <w:rPr>
          <w:sz w:val="20"/>
          <w:szCs w:val="20"/>
        </w:rPr>
        <w:t>PBL</w:t>
      </w:r>
      <w:r w:rsidRPr="006C7274">
        <w:rPr>
          <w:sz w:val="20"/>
          <w:szCs w:val="20"/>
        </w:rPr>
        <w:t xml:space="preserve"> approach is a learning approach </w:t>
      </w:r>
      <w:r w:rsidR="00066412">
        <w:rPr>
          <w:sz w:val="20"/>
          <w:szCs w:val="20"/>
        </w:rPr>
        <w:fldChar w:fldCharType="begin" w:fldLock="1"/>
      </w:r>
      <w:r w:rsidR="00066412">
        <w:rPr>
          <w:sz w:val="20"/>
          <w:szCs w:val="20"/>
        </w:rPr>
        <w:instrText>ADDIN CSL_CITATION {"citationItems":[{"id":"ITEM-1","itemData":{"abstract":"Mahasiswa calon guru fisika memiliki peranan yang sangat strategis dalam memperbaiki proses pembelajaran fisika di sekolah pada masa yang akan datang. Salah satu kelemahan proses pembelajaran fisika di sekolah adalah: sintak pembelajaran belum didasari oleh nilai dan semangat Scientific Method. Oleh karena itu, selama proses penyiapan menjadi guru, kepada para mahasiswa harus dilakukan upaya internalisasi nilai dan semangat Scientific Method. Tulisan ini bertujuan untuk menganalisis apakah pendekatan Project Based Learning dapat dijadikan sebagai sarana internalisasi Scientific Method bagi mahasiswa calon guru fisika. Scientific Method adalah jalan untuk membuat dan menjawab pertanyaan ilmiah (scientific questions) melalui observasi dan atau eksperimen. Adapun tahap-tahap scientific method terdiri dari : (1) Membuat pertanyaan ilmiah, (2) Melakukan kajian teoritis (research), (3) Mengkonstruksi hipotesis, (4) Menjalankan observasi dan atau eksperimen, (5) Menganalisis data dan membuat kesimpulan, (6) Melaporkan hasil (publikasi). Sedangkan Pendekatan Project Based Learning merupakan pendekatan pembelajaran yang memiliki sintak: (1) Starts With the Essential Question, (2)Design a Plan for the Project, (3) Creates a Schedule, (4) Monitor the Students and the Progress of the Project, (5) Assess the Outcome, (6) Evaluate the Experiences. Berdasarkan kajian teoritis dengan menganalisis proses Scientific Method dan sintak pendekatan Project Based Learning, maka dapat disimpulkan bahwa: Pendekatan Project Based Learning memiliki tahap-tahap pembelajaran yang selaras dengan proses Scientific Method. Oleh karena itu, Pendekatan Project Based Learning secara teoritis dapat digunakan sebagai sarana internalisasi nilai dan semangat Scientific Method kepada para mahasiswa calon guru fisika.","author":[{"dropping-particle":"","family":"Nurohman","given":"Sabar","non-dropping-particle":"","parse-names":false,"suffix":""}],"container-title":"Semnas UNY","id":"ITEM-1","issued":{"date-parts":[["2015"]]},"page":"1-20","publisher":"UNY","publisher-place":"yoyakarta","title":"Pendekatan Project Based Learning Sebagai Upaya Internalisasi Scientific Method Bagi Mahasiswa Calon Guru Fisika","type":"paper-conference"},"uris":["http://www.mendeley.com/documents/?uuid=e49aaafd-de94-4dc3-97a3-02ba3de951c1"]}],"mendeley":{"formattedCitation":"(Nurohman, 2015)","plainTextFormattedCitation":"(Nurohman, 2015)","previouslyFormattedCitation":"(Nurohman, 2015)"},"properties":{"noteIndex":0},"schema":"https://github.com/citation-style-language/schema/raw/master/csl-citation.json"}</w:instrText>
      </w:r>
      <w:r w:rsidR="00066412">
        <w:rPr>
          <w:sz w:val="20"/>
          <w:szCs w:val="20"/>
        </w:rPr>
        <w:fldChar w:fldCharType="separate"/>
      </w:r>
      <w:r w:rsidR="00066412" w:rsidRPr="00066412">
        <w:rPr>
          <w:noProof/>
          <w:sz w:val="20"/>
          <w:szCs w:val="20"/>
        </w:rPr>
        <w:t>(Nurohman, 2015)</w:t>
      </w:r>
      <w:r w:rsidR="00066412">
        <w:rPr>
          <w:sz w:val="20"/>
          <w:szCs w:val="20"/>
        </w:rPr>
        <w:fldChar w:fldCharType="end"/>
      </w:r>
      <w:r w:rsidR="00066412">
        <w:rPr>
          <w:sz w:val="20"/>
          <w:szCs w:val="20"/>
          <w:lang w:val="en-US"/>
        </w:rPr>
        <w:t xml:space="preserve"> </w:t>
      </w:r>
      <w:r w:rsidRPr="006C7274">
        <w:rPr>
          <w:sz w:val="20"/>
          <w:szCs w:val="20"/>
        </w:rPr>
        <w:t>that has syntax: (1) Starts with the Essential Question, (2) Design a Plan for the Project, (3) Creates a Schedule, (4) Monitor the Students and the Progress of the Project, (5 ) Assess the Outcome, (6) Evaluate the Experiences</w:t>
      </w:r>
      <w:r w:rsidR="00066412">
        <w:rPr>
          <w:sz w:val="20"/>
          <w:szCs w:val="20"/>
          <w:lang w:val="en-US"/>
        </w:rPr>
        <w:t>.</w:t>
      </w:r>
    </w:p>
    <w:p w:rsidR="0095722B" w:rsidRPr="00EC6A61" w:rsidRDefault="008C2686" w:rsidP="00EC6A61">
      <w:pPr>
        <w:pStyle w:val="ADGVIHEADING1"/>
        <w:jc w:val="center"/>
        <w:rPr>
          <w:sz w:val="24"/>
          <w:szCs w:val="24"/>
        </w:rPr>
      </w:pPr>
      <w:r w:rsidRPr="00EC6A61">
        <w:rPr>
          <w:sz w:val="24"/>
          <w:szCs w:val="24"/>
        </w:rPr>
        <w:t>METHOD</w:t>
      </w:r>
    </w:p>
    <w:p w:rsidR="003B2778" w:rsidRPr="006C7274" w:rsidRDefault="00721D88" w:rsidP="00552953">
      <w:pPr>
        <w:pStyle w:val="ADGVIBODYTEXT"/>
        <w:spacing w:before="120"/>
        <w:rPr>
          <w:sz w:val="20"/>
          <w:szCs w:val="20"/>
        </w:rPr>
      </w:pPr>
      <w:r w:rsidRPr="006C7274">
        <w:rPr>
          <w:sz w:val="20"/>
          <w:szCs w:val="20"/>
        </w:rPr>
        <w:t>This research method uses 10 steps based on Research and Development (R</w:t>
      </w:r>
      <w:r w:rsidR="006E3F8B" w:rsidRPr="006C7274">
        <w:rPr>
          <w:sz w:val="20"/>
          <w:szCs w:val="20"/>
        </w:rPr>
        <w:t xml:space="preserve"> </w:t>
      </w:r>
      <w:r w:rsidRPr="006C7274">
        <w:rPr>
          <w:sz w:val="20"/>
          <w:szCs w:val="20"/>
        </w:rPr>
        <w:t>&amp;</w:t>
      </w:r>
      <w:r w:rsidR="006E3F8B" w:rsidRPr="006C7274">
        <w:rPr>
          <w:sz w:val="20"/>
          <w:szCs w:val="20"/>
        </w:rPr>
        <w:t xml:space="preserve"> </w:t>
      </w:r>
      <w:r w:rsidRPr="006C7274">
        <w:rPr>
          <w:sz w:val="20"/>
          <w:szCs w:val="20"/>
        </w:rPr>
        <w:t xml:space="preserve">D) </w:t>
      </w:r>
      <w:r w:rsidR="00182D43" w:rsidRPr="006C7274">
        <w:rPr>
          <w:sz w:val="20"/>
          <w:szCs w:val="20"/>
        </w:rPr>
        <w:t>from Borg &amp; Gall</w:t>
      </w:r>
      <w:r w:rsidR="00634628">
        <w:rPr>
          <w:sz w:val="20"/>
          <w:szCs w:val="20"/>
          <w:lang w:val="en-US"/>
        </w:rPr>
        <w:t xml:space="preserve"> </w:t>
      </w:r>
      <w:r w:rsidR="00634628">
        <w:rPr>
          <w:sz w:val="20"/>
          <w:szCs w:val="20"/>
          <w:lang w:val="en-US"/>
        </w:rPr>
        <w:fldChar w:fldCharType="begin" w:fldLock="1"/>
      </w:r>
      <w:r w:rsidR="00C30C96">
        <w:rPr>
          <w:sz w:val="20"/>
          <w:szCs w:val="20"/>
          <w:lang w:val="en-US"/>
        </w:rPr>
        <w:instrText>ADDIN CSL_CITATION {"citationItems":[{"id":"ITEM-1","itemData":{"author":[{"dropping-particle":"","family":"Borg","given":"","non-dropping-particle":"","parse-names":false,"suffix":""},{"dropping-particle":"","family":"Gall","given":"","non-dropping-particle":"","parse-names":false,"suffix":""}],"id":"ITEM-1","issued":{"date-parts":[["2003"]]},"number-of-pages":"37","publisher":"Allyn and Bacon","publisher-place":"New York","title":"Education Research","type":"book"},"uris":["http://www.mendeley.com/documents/?uuid=ff5466ad-1da3-457a-80f5-5d7d8e6f5dff"]}],"mendeley":{"formattedCitation":"(Borg &amp; Gall, 2003)","manualFormatting":"(2003)","plainTextFormattedCitation":"(Borg &amp; Gall, 2003)","previouslyFormattedCitation":"(Borg &amp; Gall, 2003)"},"properties":{"noteIndex":0},"schema":"https://github.com/citation-style-language/schema/raw/master/csl-citation.json"}</w:instrText>
      </w:r>
      <w:r w:rsidR="00634628">
        <w:rPr>
          <w:sz w:val="20"/>
          <w:szCs w:val="20"/>
          <w:lang w:val="en-US"/>
        </w:rPr>
        <w:fldChar w:fldCharType="separate"/>
      </w:r>
      <w:r w:rsidR="00634628" w:rsidRPr="00634628">
        <w:rPr>
          <w:noProof/>
          <w:sz w:val="20"/>
          <w:szCs w:val="20"/>
          <w:lang w:val="en-US"/>
        </w:rPr>
        <w:t>(2003)</w:t>
      </w:r>
      <w:r w:rsidR="00634628">
        <w:rPr>
          <w:sz w:val="20"/>
          <w:szCs w:val="20"/>
          <w:lang w:val="en-US"/>
        </w:rPr>
        <w:fldChar w:fldCharType="end"/>
      </w:r>
      <w:r w:rsidR="00182D43" w:rsidRPr="006C7274">
        <w:rPr>
          <w:sz w:val="20"/>
          <w:szCs w:val="20"/>
        </w:rPr>
        <w:t xml:space="preserve"> </w:t>
      </w:r>
      <w:r w:rsidR="00182D43" w:rsidRPr="006C7274">
        <w:rPr>
          <w:sz w:val="20"/>
          <w:szCs w:val="20"/>
          <w:lang w:val="en-US"/>
        </w:rPr>
        <w:t>the</w:t>
      </w:r>
      <w:r w:rsidRPr="006C7274">
        <w:rPr>
          <w:sz w:val="20"/>
          <w:szCs w:val="20"/>
        </w:rPr>
        <w:t xml:space="preserve"> stages as following: (1) preliminary research; (2) product development planning; (3) creation of initial products; (4) initial field testing; (5) initial product revision;(6) main field testing; (7) revision of operational products; (8) operational field testing; (9) revision of the final product; and (10) dissemination and distribution</w:t>
      </w:r>
      <w:r w:rsidR="00DF485B" w:rsidRPr="006C7274">
        <w:rPr>
          <w:sz w:val="20"/>
          <w:szCs w:val="20"/>
        </w:rPr>
        <w:t>.</w:t>
      </w:r>
    </w:p>
    <w:p w:rsidR="00DF485B" w:rsidRPr="006C7274" w:rsidRDefault="00182D43" w:rsidP="00552953">
      <w:pPr>
        <w:pStyle w:val="ADGVIBODYTEXT"/>
        <w:spacing w:before="120"/>
        <w:rPr>
          <w:sz w:val="20"/>
          <w:szCs w:val="20"/>
        </w:rPr>
      </w:pPr>
      <w:r w:rsidRPr="006C7274">
        <w:rPr>
          <w:sz w:val="20"/>
          <w:szCs w:val="20"/>
        </w:rPr>
        <w:t xml:space="preserve">The </w:t>
      </w:r>
      <w:r w:rsidRPr="006C7274">
        <w:rPr>
          <w:sz w:val="20"/>
          <w:szCs w:val="20"/>
          <w:lang w:val="en-US"/>
        </w:rPr>
        <w:t>object</w:t>
      </w:r>
      <w:r w:rsidRPr="006C7274">
        <w:rPr>
          <w:sz w:val="20"/>
          <w:szCs w:val="20"/>
        </w:rPr>
        <w:t xml:space="preserve"> of this </w:t>
      </w:r>
      <w:r w:rsidRPr="006C7274">
        <w:rPr>
          <w:sz w:val="20"/>
          <w:szCs w:val="20"/>
          <w:lang w:val="en-US"/>
        </w:rPr>
        <w:t>research</w:t>
      </w:r>
      <w:r w:rsidR="00721D88" w:rsidRPr="006C7274">
        <w:rPr>
          <w:sz w:val="20"/>
          <w:szCs w:val="20"/>
        </w:rPr>
        <w:t xml:space="preserve"> were 57 students of SMK Negeri 4 Kab. Tangerang </w:t>
      </w:r>
      <w:r w:rsidRPr="006C7274">
        <w:rPr>
          <w:sz w:val="20"/>
          <w:szCs w:val="20"/>
          <w:lang w:val="en-US"/>
        </w:rPr>
        <w:t xml:space="preserve">together </w:t>
      </w:r>
      <w:r w:rsidR="00721D88" w:rsidRPr="006C7274">
        <w:rPr>
          <w:sz w:val="20"/>
          <w:szCs w:val="20"/>
        </w:rPr>
        <w:t>with 2 supporting teachers</w:t>
      </w:r>
      <w:r w:rsidR="00524E7B" w:rsidRPr="006C7274">
        <w:rPr>
          <w:sz w:val="20"/>
          <w:szCs w:val="20"/>
          <w:lang w:val="en-US"/>
        </w:rPr>
        <w:t>, the subject is</w:t>
      </w:r>
      <w:r w:rsidR="00721D88" w:rsidRPr="006C7274">
        <w:rPr>
          <w:sz w:val="20"/>
          <w:szCs w:val="20"/>
        </w:rPr>
        <w:t xml:space="preserve"> </w:t>
      </w:r>
      <w:r w:rsidR="00524E7B" w:rsidRPr="006C7274">
        <w:rPr>
          <w:sz w:val="20"/>
          <w:szCs w:val="20"/>
        </w:rPr>
        <w:t xml:space="preserve">Making </w:t>
      </w:r>
      <w:r w:rsidR="00524E7B" w:rsidRPr="006C7274">
        <w:rPr>
          <w:sz w:val="20"/>
          <w:szCs w:val="20"/>
          <w:lang w:val="en-US"/>
        </w:rPr>
        <w:t>I</w:t>
      </w:r>
      <w:r w:rsidR="00721D88" w:rsidRPr="006C7274">
        <w:rPr>
          <w:sz w:val="20"/>
          <w:szCs w:val="20"/>
        </w:rPr>
        <w:t xml:space="preserve">ndustrial </w:t>
      </w:r>
      <w:r w:rsidR="00524E7B" w:rsidRPr="006C7274">
        <w:rPr>
          <w:sz w:val="20"/>
          <w:szCs w:val="20"/>
          <w:lang w:val="en-US"/>
        </w:rPr>
        <w:t>C</w:t>
      </w:r>
      <w:r w:rsidR="00721D88" w:rsidRPr="006C7274">
        <w:rPr>
          <w:sz w:val="20"/>
          <w:szCs w:val="20"/>
        </w:rPr>
        <w:t>lothing. The trial was conducted on 11th grade students, namely Clothing Class A for the small group test and Clothing Class B class for the large group test.</w:t>
      </w:r>
    </w:p>
    <w:p w:rsidR="00E25746" w:rsidRPr="006C7274" w:rsidRDefault="00721D88" w:rsidP="00552953">
      <w:pPr>
        <w:pStyle w:val="ADGVIBODYTEXT"/>
        <w:spacing w:before="120"/>
        <w:rPr>
          <w:sz w:val="20"/>
          <w:szCs w:val="20"/>
        </w:rPr>
      </w:pPr>
      <w:r w:rsidRPr="006C7274">
        <w:rPr>
          <w:sz w:val="20"/>
          <w:szCs w:val="20"/>
        </w:rPr>
        <w:t xml:space="preserve">Data collection is carried out to collect field data, trial data, and trial result data. Data collection techniques carried out by observation, literature review, learning outcomes and questionnaire techniques. The </w:t>
      </w:r>
      <w:r w:rsidRPr="006C7274">
        <w:rPr>
          <w:sz w:val="20"/>
          <w:szCs w:val="20"/>
        </w:rPr>
        <w:lastRenderedPageBreak/>
        <w:t>variables in this study are PBIL models that get validation from learning experts and users, learning media that get validation from media experts and teaching materials as well as content compatibility that gets validation from material experts and users</w:t>
      </w:r>
      <w:r w:rsidR="005F5057" w:rsidRPr="006C7274">
        <w:rPr>
          <w:sz w:val="20"/>
          <w:szCs w:val="20"/>
        </w:rPr>
        <w:t>.</w:t>
      </w:r>
    </w:p>
    <w:p w:rsidR="005F5057" w:rsidRPr="006C7274" w:rsidRDefault="00721D88" w:rsidP="00552953">
      <w:pPr>
        <w:pStyle w:val="ADGVIBODYTEXT"/>
        <w:spacing w:before="120"/>
        <w:rPr>
          <w:sz w:val="20"/>
          <w:szCs w:val="20"/>
        </w:rPr>
      </w:pPr>
      <w:r w:rsidRPr="006C7274">
        <w:rPr>
          <w:sz w:val="20"/>
          <w:szCs w:val="20"/>
        </w:rPr>
        <w:t>Data collected, (1) material decisions from selected subjects to be tested with the learning model developed; (2) design decisions for developing learning models; (3) the results of product assessment conducted by 3 experts (learning experts, media experts and material experts) to conduct product assessments from the learning aspects, media and materials; (4) the results of the product evaluation are carried out to determine the product's suitability based on aspects of learning, media and material; and (5) test the effectiveness of the learning model</w:t>
      </w:r>
      <w:r w:rsidR="005569D5" w:rsidRPr="006C7274">
        <w:rPr>
          <w:sz w:val="20"/>
          <w:szCs w:val="20"/>
        </w:rPr>
        <w:t>.</w:t>
      </w:r>
    </w:p>
    <w:p w:rsidR="00266A92" w:rsidRDefault="00721D88" w:rsidP="00552953">
      <w:pPr>
        <w:pStyle w:val="ADGVIBODYTEXT"/>
        <w:spacing w:before="120"/>
      </w:pPr>
      <w:r w:rsidRPr="006C7274">
        <w:rPr>
          <w:sz w:val="20"/>
          <w:szCs w:val="20"/>
        </w:rPr>
        <w:t xml:space="preserve">Learning tools are validated by experts and practitioners. Practicality is determined by the response of students and teachers. The effectiveness of the product was tested, students' perceptions of the learning model with a user questionnaire percentage. Analysis of pre-test and post-test data with paired T test. </w:t>
      </w:r>
      <w:r w:rsidRPr="00204D71">
        <w:rPr>
          <w:sz w:val="20"/>
          <w:szCs w:val="20"/>
        </w:rPr>
        <w:t xml:space="preserve">Data analysis was also tested for </w:t>
      </w:r>
      <w:r w:rsidR="00712079" w:rsidRPr="00204D71">
        <w:rPr>
          <w:sz w:val="20"/>
          <w:szCs w:val="20"/>
          <w:lang w:val="en-US"/>
        </w:rPr>
        <w:t xml:space="preserve">normality and  </w:t>
      </w:r>
      <w:r w:rsidRPr="00204D71">
        <w:rPr>
          <w:sz w:val="20"/>
          <w:szCs w:val="20"/>
        </w:rPr>
        <w:t>homogeneity as a prerequisite of paired T test for students' knowledge ability.</w:t>
      </w:r>
      <w:r w:rsidRPr="006C7274">
        <w:rPr>
          <w:sz w:val="20"/>
          <w:szCs w:val="20"/>
        </w:rPr>
        <w:t xml:space="preserve"> Mastery test is used to analyze the mastery of </w:t>
      </w:r>
      <w:r w:rsidR="00524E7B" w:rsidRPr="006C7274">
        <w:rPr>
          <w:sz w:val="20"/>
          <w:szCs w:val="20"/>
        </w:rPr>
        <w:t xml:space="preserve">students' knowledge ability </w:t>
      </w:r>
      <w:r w:rsidR="00524E7B" w:rsidRPr="006C7274">
        <w:rPr>
          <w:sz w:val="20"/>
          <w:szCs w:val="20"/>
          <w:lang w:val="en-US"/>
        </w:rPr>
        <w:t>by</w:t>
      </w:r>
      <w:r w:rsidRPr="006C7274">
        <w:rPr>
          <w:sz w:val="20"/>
          <w:szCs w:val="20"/>
        </w:rPr>
        <w:t xml:space="preserve"> SPSS</w:t>
      </w:r>
      <w:r w:rsidR="00761683" w:rsidRPr="006C7274">
        <w:rPr>
          <w:sz w:val="20"/>
          <w:szCs w:val="20"/>
        </w:rPr>
        <w:t>.</w:t>
      </w:r>
    </w:p>
    <w:p w:rsidR="00110E3A" w:rsidRPr="006C7274" w:rsidRDefault="00110E3A" w:rsidP="006C7274">
      <w:pPr>
        <w:pStyle w:val="ADGVIHEADING1"/>
        <w:jc w:val="center"/>
        <w:rPr>
          <w:b w:val="0"/>
          <w:sz w:val="24"/>
          <w:szCs w:val="24"/>
        </w:rPr>
      </w:pPr>
      <w:r w:rsidRPr="006C7274">
        <w:rPr>
          <w:sz w:val="24"/>
          <w:szCs w:val="24"/>
        </w:rPr>
        <w:t>RESULTS AND DISCUSSION</w:t>
      </w:r>
    </w:p>
    <w:p w:rsidR="0006374A" w:rsidRPr="006C7274" w:rsidRDefault="00110E3A" w:rsidP="00552953">
      <w:pPr>
        <w:pStyle w:val="ADGVIBODYTEXT"/>
        <w:spacing w:before="120"/>
        <w:rPr>
          <w:sz w:val="20"/>
          <w:szCs w:val="20"/>
        </w:rPr>
      </w:pPr>
      <w:r w:rsidRPr="006C7274">
        <w:rPr>
          <w:sz w:val="20"/>
          <w:szCs w:val="20"/>
        </w:rPr>
        <w:t xml:space="preserve">Based on the analysis of curriculum needs, it is known that </w:t>
      </w:r>
      <w:r w:rsidR="00524E7B" w:rsidRPr="006C7274">
        <w:rPr>
          <w:sz w:val="20"/>
          <w:szCs w:val="20"/>
          <w:lang w:val="en-US"/>
        </w:rPr>
        <w:t xml:space="preserve">the goal of </w:t>
      </w:r>
      <w:r w:rsidRPr="006C7274">
        <w:rPr>
          <w:sz w:val="20"/>
          <w:szCs w:val="20"/>
        </w:rPr>
        <w:t xml:space="preserve">learning </w:t>
      </w:r>
      <w:r w:rsidR="001F1692" w:rsidRPr="006C7274">
        <w:rPr>
          <w:sz w:val="20"/>
          <w:szCs w:val="20"/>
        </w:rPr>
        <w:t>c</w:t>
      </w:r>
      <w:r w:rsidR="001F1692" w:rsidRPr="006C7274">
        <w:rPr>
          <w:sz w:val="20"/>
          <w:szCs w:val="20"/>
          <w:lang w:val="en-US"/>
        </w:rPr>
        <w:t>couldn’t</w:t>
      </w:r>
      <w:r w:rsidR="001F1692" w:rsidRPr="006C7274">
        <w:rPr>
          <w:sz w:val="20"/>
          <w:szCs w:val="20"/>
        </w:rPr>
        <w:t xml:space="preserve"> be </w:t>
      </w:r>
      <w:r w:rsidR="001F1692" w:rsidRPr="006C7274">
        <w:rPr>
          <w:sz w:val="20"/>
          <w:szCs w:val="20"/>
          <w:lang w:val="en-US"/>
        </w:rPr>
        <w:t>reach well</w:t>
      </w:r>
      <w:r w:rsidRPr="006C7274">
        <w:rPr>
          <w:sz w:val="20"/>
          <w:szCs w:val="20"/>
        </w:rPr>
        <w:t xml:space="preserve">. Results of </w:t>
      </w:r>
      <w:r w:rsidR="001F1692" w:rsidRPr="006C7274">
        <w:rPr>
          <w:sz w:val="20"/>
          <w:szCs w:val="20"/>
        </w:rPr>
        <w:t xml:space="preserve">analysis </w:t>
      </w:r>
      <w:r w:rsidR="001F1692" w:rsidRPr="006C7274">
        <w:rPr>
          <w:sz w:val="20"/>
          <w:szCs w:val="20"/>
          <w:lang w:val="en-US"/>
        </w:rPr>
        <w:t>show</w:t>
      </w:r>
      <w:r w:rsidRPr="006C7274">
        <w:rPr>
          <w:sz w:val="20"/>
          <w:szCs w:val="20"/>
        </w:rPr>
        <w:t xml:space="preserve"> </w:t>
      </w:r>
      <w:r w:rsidR="001F1692" w:rsidRPr="006C7274">
        <w:rPr>
          <w:sz w:val="20"/>
          <w:szCs w:val="20"/>
          <w:lang w:val="en-US"/>
        </w:rPr>
        <w:t xml:space="preserve">the </w:t>
      </w:r>
      <w:r w:rsidR="001F1692" w:rsidRPr="006C7274">
        <w:rPr>
          <w:sz w:val="20"/>
          <w:szCs w:val="20"/>
        </w:rPr>
        <w:t>student</w:t>
      </w:r>
      <w:r w:rsidR="001F1692" w:rsidRPr="006C7274">
        <w:rPr>
          <w:sz w:val="20"/>
          <w:szCs w:val="20"/>
          <w:lang w:val="en-US"/>
        </w:rPr>
        <w:t xml:space="preserve"> </w:t>
      </w:r>
      <w:r w:rsidR="001F1692" w:rsidRPr="006C7274">
        <w:rPr>
          <w:sz w:val="20"/>
          <w:szCs w:val="20"/>
        </w:rPr>
        <w:t>at SMK N 4 Kab.  Tangerang,</w:t>
      </w:r>
      <w:r w:rsidR="001F1692" w:rsidRPr="006C7274">
        <w:rPr>
          <w:sz w:val="20"/>
          <w:szCs w:val="20"/>
          <w:lang w:val="en-US"/>
        </w:rPr>
        <w:t xml:space="preserve"> </w:t>
      </w:r>
      <w:r w:rsidRPr="006C7274">
        <w:rPr>
          <w:sz w:val="20"/>
          <w:szCs w:val="20"/>
        </w:rPr>
        <w:t>only 9% of students can name the work order for making shirts according to design well. Furthermore, only 9% of students can analyze the procedure of making shirts well, the quality of the results of shirt products completed by students after a good quality learning process is only 4%. In delivering the material, the teacher needs to provide a solution for students to solve the problem by 6%.</w:t>
      </w:r>
    </w:p>
    <w:p w:rsidR="000721AF" w:rsidRPr="006C7274" w:rsidRDefault="00110E3A" w:rsidP="00552953">
      <w:pPr>
        <w:pStyle w:val="ADGVIBODYTEXT"/>
        <w:spacing w:before="120"/>
        <w:rPr>
          <w:sz w:val="20"/>
          <w:szCs w:val="20"/>
        </w:rPr>
      </w:pPr>
      <w:r w:rsidRPr="006C7274">
        <w:rPr>
          <w:sz w:val="20"/>
          <w:szCs w:val="20"/>
        </w:rPr>
        <w:t xml:space="preserve">Based on the analysis of the needs of aspects of the characteristics of students, it is known that only 27% of students have a high interest in the competence of fashion expertise since the beginning of learning. As many as 15% of students stated, their interest has increased after and during the learning process of </w:t>
      </w:r>
      <w:r w:rsidR="001F1692" w:rsidRPr="006C7274">
        <w:rPr>
          <w:sz w:val="20"/>
          <w:szCs w:val="20"/>
        </w:rPr>
        <w:t>the fashion industry.</w:t>
      </w:r>
      <w:r w:rsidR="001F1692" w:rsidRPr="006C7274">
        <w:rPr>
          <w:sz w:val="20"/>
          <w:szCs w:val="20"/>
          <w:lang w:val="en-US"/>
        </w:rPr>
        <w:t xml:space="preserve"> and only</w:t>
      </w:r>
      <w:r w:rsidRPr="006C7274">
        <w:rPr>
          <w:sz w:val="20"/>
          <w:szCs w:val="20"/>
        </w:rPr>
        <w:t xml:space="preserve"> 21% of students stated that from the beginning they entered SMK Dressmaking already had a talent for sewing, while 33% </w:t>
      </w:r>
      <w:r w:rsidR="001F1692" w:rsidRPr="006C7274">
        <w:rPr>
          <w:sz w:val="20"/>
          <w:szCs w:val="20"/>
          <w:lang w:val="en-US"/>
        </w:rPr>
        <w:t xml:space="preserve">others </w:t>
      </w:r>
      <w:r w:rsidRPr="006C7274">
        <w:rPr>
          <w:sz w:val="20"/>
          <w:szCs w:val="20"/>
        </w:rPr>
        <w:t>stated that they did not have sewing talent</w:t>
      </w:r>
      <w:r w:rsidR="000021C0">
        <w:rPr>
          <w:sz w:val="20"/>
          <w:szCs w:val="20"/>
          <w:lang w:val="en-US"/>
        </w:rPr>
        <w:t xml:space="preserve"> </w:t>
      </w:r>
      <w:r w:rsidRPr="006C7274">
        <w:rPr>
          <w:sz w:val="20"/>
          <w:szCs w:val="20"/>
        </w:rPr>
        <w:t>but could improve their competency after studying at SMK Dressmaking</w:t>
      </w:r>
      <w:r w:rsidR="000721AF" w:rsidRPr="006C7274">
        <w:rPr>
          <w:sz w:val="20"/>
          <w:szCs w:val="20"/>
        </w:rPr>
        <w:t xml:space="preserve">. </w:t>
      </w:r>
    </w:p>
    <w:p w:rsidR="000721AF" w:rsidRPr="006C7274" w:rsidRDefault="00110E3A" w:rsidP="00552953">
      <w:pPr>
        <w:pStyle w:val="ADGVIBODYTEXT"/>
        <w:spacing w:before="120"/>
        <w:rPr>
          <w:sz w:val="20"/>
          <w:szCs w:val="20"/>
        </w:rPr>
      </w:pPr>
      <w:r w:rsidRPr="006C7274">
        <w:rPr>
          <w:sz w:val="20"/>
          <w:szCs w:val="20"/>
        </w:rPr>
        <w:t xml:space="preserve">But students get enough motivation from both families and teachers </w:t>
      </w:r>
      <w:r w:rsidR="001F1692" w:rsidRPr="006C7274">
        <w:rPr>
          <w:sz w:val="20"/>
          <w:szCs w:val="20"/>
          <w:lang w:val="en-US"/>
        </w:rPr>
        <w:t xml:space="preserve">who </w:t>
      </w:r>
      <w:r w:rsidR="001F1692" w:rsidRPr="006C7274">
        <w:rPr>
          <w:sz w:val="20"/>
          <w:szCs w:val="20"/>
        </w:rPr>
        <w:t>support</w:t>
      </w:r>
      <w:r w:rsidRPr="006C7274">
        <w:rPr>
          <w:sz w:val="20"/>
          <w:szCs w:val="20"/>
        </w:rPr>
        <w:t xml:space="preserve"> specialization subjects. It is known that 45% of students get positive motivation from their families, even students get positive motivation from capable teachers up to 85%. School facili</w:t>
      </w:r>
      <w:r w:rsidR="001F1692" w:rsidRPr="006C7274">
        <w:rPr>
          <w:sz w:val="20"/>
          <w:szCs w:val="20"/>
        </w:rPr>
        <w:t xml:space="preserve">ties also support learning. </w:t>
      </w:r>
      <w:r w:rsidR="001F1692" w:rsidRPr="006C7274">
        <w:rPr>
          <w:sz w:val="20"/>
          <w:szCs w:val="20"/>
          <w:lang w:val="en-US"/>
        </w:rPr>
        <w:t>it</w:t>
      </w:r>
      <w:r w:rsidRPr="006C7274">
        <w:rPr>
          <w:sz w:val="20"/>
          <w:szCs w:val="20"/>
        </w:rPr>
        <w:t xml:space="preserve"> can be seen from the results of a questio</w:t>
      </w:r>
      <w:r w:rsidR="001F1692" w:rsidRPr="006C7274">
        <w:rPr>
          <w:sz w:val="20"/>
          <w:szCs w:val="20"/>
        </w:rPr>
        <w:t>nnaire which states that</w:t>
      </w:r>
      <w:r w:rsidR="001F1692" w:rsidRPr="006C7274">
        <w:rPr>
          <w:sz w:val="20"/>
          <w:szCs w:val="20"/>
          <w:lang w:val="en-US"/>
        </w:rPr>
        <w:t xml:space="preserve"> </w:t>
      </w:r>
      <w:r w:rsidRPr="006C7274">
        <w:rPr>
          <w:sz w:val="20"/>
          <w:szCs w:val="20"/>
        </w:rPr>
        <w:t>91% of students are given the opportunity to practice sewing at school using school facilities. Students also have the opportunity to practice at home with their personal facilities at 67%.</w:t>
      </w:r>
    </w:p>
    <w:p w:rsidR="00EE3F1A" w:rsidRPr="006C7274" w:rsidRDefault="002A3795" w:rsidP="00552953">
      <w:pPr>
        <w:pStyle w:val="ADGVIBODYTEXT"/>
        <w:spacing w:before="120"/>
        <w:rPr>
          <w:sz w:val="20"/>
          <w:szCs w:val="20"/>
        </w:rPr>
      </w:pPr>
      <w:r w:rsidRPr="006C7274">
        <w:rPr>
          <w:sz w:val="20"/>
          <w:szCs w:val="20"/>
        </w:rPr>
        <w:t xml:space="preserve">Based on the </w:t>
      </w:r>
      <w:r w:rsidRPr="006C7274">
        <w:rPr>
          <w:sz w:val="20"/>
          <w:szCs w:val="20"/>
          <w:lang w:val="en-US"/>
        </w:rPr>
        <w:t>firts</w:t>
      </w:r>
      <w:r w:rsidR="00D8222B" w:rsidRPr="006C7274">
        <w:rPr>
          <w:sz w:val="20"/>
          <w:szCs w:val="20"/>
        </w:rPr>
        <w:t xml:space="preserve"> ability analysis, students who have very good grades in the basic competencies of sewing technology by 45%, 70% of students have good grades in the basic competencies of industrial clothing, such as home clothing and children's clothing</w:t>
      </w:r>
      <w:r w:rsidR="00AD5508" w:rsidRPr="006C7274">
        <w:rPr>
          <w:sz w:val="20"/>
          <w:szCs w:val="20"/>
        </w:rPr>
        <w:t xml:space="preserve">. </w:t>
      </w:r>
    </w:p>
    <w:p w:rsidR="00E02734" w:rsidRPr="006C7274" w:rsidRDefault="00D8222B" w:rsidP="00552953">
      <w:pPr>
        <w:pStyle w:val="ADGVIBODYTEXT"/>
        <w:spacing w:before="120"/>
        <w:rPr>
          <w:sz w:val="20"/>
          <w:szCs w:val="20"/>
        </w:rPr>
        <w:sectPr w:rsidR="00E02734" w:rsidRPr="006C7274" w:rsidSect="00231FE1">
          <w:type w:val="continuous"/>
          <w:pgSz w:w="11906" w:h="16838"/>
          <w:pgMar w:top="1531" w:right="1418" w:bottom="1531" w:left="1701" w:header="856" w:footer="1005" w:gutter="0"/>
          <w:pgNumType w:start="2"/>
          <w:cols w:space="567"/>
          <w:docGrid w:linePitch="360"/>
        </w:sectPr>
      </w:pPr>
      <w:r w:rsidRPr="006C7274">
        <w:rPr>
          <w:sz w:val="20"/>
          <w:szCs w:val="20"/>
        </w:rPr>
        <w:t>The analysis of the learn</w:t>
      </w:r>
      <w:r w:rsidR="002A3795" w:rsidRPr="006C7274">
        <w:rPr>
          <w:sz w:val="20"/>
          <w:szCs w:val="20"/>
        </w:rPr>
        <w:t xml:space="preserve">ing environment was conducted </w:t>
      </w:r>
      <w:r w:rsidR="002A3795" w:rsidRPr="006C7274">
        <w:rPr>
          <w:sz w:val="20"/>
          <w:szCs w:val="20"/>
          <w:lang w:val="en-US"/>
        </w:rPr>
        <w:t>to the</w:t>
      </w:r>
      <w:r w:rsidRPr="006C7274">
        <w:rPr>
          <w:sz w:val="20"/>
          <w:szCs w:val="20"/>
        </w:rPr>
        <w:t xml:space="preserve"> students, it was found that 85% of students stated that they had good interactions with the teacher in the classroom and also outside the classroom. The interaction between students in the cl</w:t>
      </w:r>
      <w:r w:rsidR="002A3795" w:rsidRPr="006C7274">
        <w:rPr>
          <w:sz w:val="20"/>
          <w:szCs w:val="20"/>
        </w:rPr>
        <w:t>ass is also quite high,</w:t>
      </w:r>
      <w:r w:rsidR="002A3795" w:rsidRPr="006C7274">
        <w:rPr>
          <w:sz w:val="20"/>
          <w:szCs w:val="20"/>
          <w:lang w:val="en-US"/>
        </w:rPr>
        <w:t>almost</w:t>
      </w:r>
      <w:r w:rsidR="00171634" w:rsidRPr="006C7274">
        <w:rPr>
          <w:sz w:val="20"/>
          <w:szCs w:val="20"/>
        </w:rPr>
        <w:t xml:space="preserve"> 94%. </w:t>
      </w:r>
      <w:r w:rsidR="00171634" w:rsidRPr="006C7274">
        <w:rPr>
          <w:sz w:val="20"/>
          <w:szCs w:val="20"/>
          <w:lang w:val="en-US"/>
        </w:rPr>
        <w:t>and</w:t>
      </w:r>
      <w:r w:rsidRPr="006C7274">
        <w:rPr>
          <w:sz w:val="20"/>
          <w:szCs w:val="20"/>
        </w:rPr>
        <w:t xml:space="preserve"> the interaction between students outside the classroom is 88%. But this is not followed by learning resources needed by students. From the results of the analysis, it is known that 6% of students stated that schools provide industrial clothing books. And 0% of students said that the industrial fashion learning media is available at school. However, schools provide complete sewing technology facilities, this is stated by 97% of students. 88% of students also have a sewing facility at home. Another statement from students that 97% of them have an android and 94% have the opportunity to access the internet </w:t>
      </w:r>
      <w:r w:rsidR="00171634" w:rsidRPr="006C7274">
        <w:rPr>
          <w:sz w:val="20"/>
          <w:szCs w:val="20"/>
        </w:rPr>
        <w:t xml:space="preserve">on their </w:t>
      </w:r>
      <w:r w:rsidRPr="006C7274">
        <w:rPr>
          <w:sz w:val="20"/>
          <w:szCs w:val="20"/>
        </w:rPr>
        <w:t xml:space="preserve"> androids</w:t>
      </w:r>
      <w:r w:rsidR="00730ECD" w:rsidRPr="006C7274">
        <w:rPr>
          <w:sz w:val="20"/>
          <w:szCs w:val="20"/>
        </w:rPr>
        <w:t>.</w:t>
      </w:r>
    </w:p>
    <w:p w:rsidR="00790607" w:rsidRPr="006C7274" w:rsidRDefault="00730ECD" w:rsidP="00552953">
      <w:pPr>
        <w:pStyle w:val="ADGVIBODYTEXT"/>
        <w:spacing w:before="120"/>
        <w:rPr>
          <w:sz w:val="20"/>
          <w:szCs w:val="20"/>
        </w:rPr>
      </w:pPr>
      <w:r w:rsidRPr="006C7274">
        <w:rPr>
          <w:sz w:val="20"/>
          <w:szCs w:val="20"/>
        </w:rPr>
        <w:t xml:space="preserve"> </w:t>
      </w:r>
      <w:r w:rsidR="00D8222B" w:rsidRPr="006C7274">
        <w:rPr>
          <w:sz w:val="20"/>
          <w:szCs w:val="20"/>
        </w:rPr>
        <w:t xml:space="preserve">Based on the potentials </w:t>
      </w:r>
      <w:r w:rsidR="005D6FB4" w:rsidRPr="006C7274">
        <w:rPr>
          <w:sz w:val="20"/>
          <w:szCs w:val="20"/>
        </w:rPr>
        <w:t xml:space="preserve">and problems, a literature </w:t>
      </w:r>
      <w:r w:rsidR="005D6FB4" w:rsidRPr="006C7274">
        <w:rPr>
          <w:sz w:val="20"/>
          <w:szCs w:val="20"/>
          <w:lang w:val="en-US"/>
        </w:rPr>
        <w:t>research is done</w:t>
      </w:r>
      <w:r w:rsidR="00D8222B" w:rsidRPr="006C7274">
        <w:rPr>
          <w:sz w:val="20"/>
          <w:szCs w:val="20"/>
        </w:rPr>
        <w:t>. The learning</w:t>
      </w:r>
      <w:r w:rsidR="005D6FB4" w:rsidRPr="006C7274">
        <w:rPr>
          <w:sz w:val="20"/>
          <w:szCs w:val="20"/>
        </w:rPr>
        <w:t xml:space="preserve"> model was develope</w:t>
      </w:r>
      <w:r w:rsidR="005D6FB4" w:rsidRPr="006C7274">
        <w:rPr>
          <w:sz w:val="20"/>
          <w:szCs w:val="20"/>
          <w:lang w:val="en-US"/>
        </w:rPr>
        <w:t>d based on</w:t>
      </w:r>
      <w:r w:rsidR="00D8222B" w:rsidRPr="006C7274">
        <w:rPr>
          <w:sz w:val="20"/>
          <w:szCs w:val="20"/>
        </w:rPr>
        <w:t xml:space="preserve"> KI, KD, KD Analysis, and the Fashion Vocational School Syllabus. R</w:t>
      </w:r>
      <w:r w:rsidR="005D6FB4" w:rsidRPr="006C7274">
        <w:rPr>
          <w:sz w:val="20"/>
          <w:szCs w:val="20"/>
        </w:rPr>
        <w:t xml:space="preserve">esearchers develop learning </w:t>
      </w:r>
      <w:r w:rsidR="005D6FB4" w:rsidRPr="006C7274">
        <w:rPr>
          <w:sz w:val="20"/>
          <w:szCs w:val="20"/>
          <w:lang w:val="en-US"/>
        </w:rPr>
        <w:t>model</w:t>
      </w:r>
      <w:r w:rsidR="00D8222B" w:rsidRPr="006C7274">
        <w:rPr>
          <w:sz w:val="20"/>
          <w:szCs w:val="20"/>
        </w:rPr>
        <w:t xml:space="preserve"> that </w:t>
      </w:r>
      <w:r w:rsidR="005D6FB4" w:rsidRPr="006C7274">
        <w:rPr>
          <w:sz w:val="20"/>
          <w:szCs w:val="20"/>
          <w:lang w:val="en-US"/>
        </w:rPr>
        <w:t>is suitable</w:t>
      </w:r>
      <w:r w:rsidR="005D6FB4" w:rsidRPr="006C7274">
        <w:rPr>
          <w:sz w:val="20"/>
          <w:szCs w:val="20"/>
        </w:rPr>
        <w:t xml:space="preserve"> </w:t>
      </w:r>
      <w:r w:rsidR="005D6FB4" w:rsidRPr="006C7274">
        <w:rPr>
          <w:sz w:val="20"/>
          <w:szCs w:val="20"/>
          <w:lang w:val="en-US"/>
        </w:rPr>
        <w:t>with</w:t>
      </w:r>
      <w:r w:rsidR="00D8222B" w:rsidRPr="006C7274">
        <w:rPr>
          <w:sz w:val="20"/>
          <w:szCs w:val="20"/>
        </w:rPr>
        <w:t xml:space="preserve"> PBIL learning models, ranging from lesson plans to cognitive, psychomotor and affective assessment instruments. PBIL learning model is equipped with PBIL Learning Guidebook, Android-Based Learning Media that supports the learning process indirectly and Shirt Making Teaching Book</w:t>
      </w:r>
      <w:r w:rsidR="00790607" w:rsidRPr="006C7274">
        <w:rPr>
          <w:sz w:val="20"/>
          <w:szCs w:val="20"/>
        </w:rPr>
        <w:t xml:space="preserve">. </w:t>
      </w:r>
    </w:p>
    <w:p w:rsidR="002B4013" w:rsidRPr="006C7274" w:rsidRDefault="00D8222B" w:rsidP="00552953">
      <w:pPr>
        <w:pStyle w:val="ADGVIBODYTEXT"/>
        <w:spacing w:before="120"/>
        <w:rPr>
          <w:sz w:val="20"/>
          <w:szCs w:val="20"/>
        </w:rPr>
      </w:pPr>
      <w:r w:rsidRPr="006C7274">
        <w:rPr>
          <w:sz w:val="20"/>
          <w:szCs w:val="20"/>
        </w:rPr>
        <w:t>Project-Based Independent Learning (PBIL) is a learning model developed bas</w:t>
      </w:r>
      <w:r w:rsidR="00FA519E" w:rsidRPr="006C7274">
        <w:rPr>
          <w:sz w:val="20"/>
          <w:szCs w:val="20"/>
        </w:rPr>
        <w:t>ed on Project Based Learning (P</w:t>
      </w:r>
      <w:r w:rsidRPr="006C7274">
        <w:rPr>
          <w:sz w:val="20"/>
          <w:szCs w:val="20"/>
        </w:rPr>
        <w:t xml:space="preserve">BL). In its implementation, the PBIL model teaches students to </w:t>
      </w:r>
      <w:r w:rsidR="00FA519E" w:rsidRPr="006C7274">
        <w:rPr>
          <w:sz w:val="20"/>
          <w:szCs w:val="20"/>
          <w:lang w:val="en-US"/>
        </w:rPr>
        <w:t xml:space="preserve">be </w:t>
      </w:r>
      <w:r w:rsidRPr="006C7274">
        <w:rPr>
          <w:sz w:val="20"/>
          <w:szCs w:val="20"/>
        </w:rPr>
        <w:t>master</w:t>
      </w:r>
      <w:r w:rsidR="00FA519E" w:rsidRPr="006C7274">
        <w:rPr>
          <w:sz w:val="20"/>
          <w:szCs w:val="20"/>
          <w:lang w:val="en-US"/>
        </w:rPr>
        <w:t xml:space="preserve"> in</w:t>
      </w:r>
      <w:r w:rsidRPr="006C7274">
        <w:rPr>
          <w:sz w:val="20"/>
          <w:szCs w:val="20"/>
        </w:rPr>
        <w:t xml:space="preserve"> skills, both the process</w:t>
      </w:r>
      <w:r w:rsidR="00FA519E" w:rsidRPr="006C7274">
        <w:rPr>
          <w:sz w:val="20"/>
          <w:szCs w:val="20"/>
        </w:rPr>
        <w:t xml:space="preserve"> and its application in </w:t>
      </w:r>
      <w:r w:rsidR="00FA519E" w:rsidRPr="006C7274">
        <w:rPr>
          <w:sz w:val="20"/>
          <w:szCs w:val="20"/>
          <w:lang w:val="en-US"/>
        </w:rPr>
        <w:t>daily</w:t>
      </w:r>
      <w:r w:rsidRPr="006C7274">
        <w:rPr>
          <w:sz w:val="20"/>
          <w:szCs w:val="20"/>
        </w:rPr>
        <w:t xml:space="preserve"> life so  the learning process </w:t>
      </w:r>
      <w:r w:rsidR="00FA519E" w:rsidRPr="006C7274">
        <w:rPr>
          <w:sz w:val="20"/>
          <w:szCs w:val="20"/>
          <w:lang w:val="en-US"/>
        </w:rPr>
        <w:t xml:space="preserve">will be more </w:t>
      </w:r>
      <w:r w:rsidRPr="006C7274">
        <w:rPr>
          <w:sz w:val="20"/>
          <w:szCs w:val="20"/>
        </w:rPr>
        <w:t xml:space="preserve">meaningful. To make it happen, students </w:t>
      </w:r>
      <w:r w:rsidRPr="006C7274">
        <w:rPr>
          <w:sz w:val="20"/>
          <w:szCs w:val="20"/>
        </w:rPr>
        <w:lastRenderedPageBreak/>
        <w:t>are involved in activities to solve problems and other meaningful tasks, provide opportunities for students to work autonomously, construct their own learning, and ultimately produce tangible products that are valuable and realistic.</w:t>
      </w:r>
    </w:p>
    <w:p w:rsidR="008B2386" w:rsidRPr="006C7274" w:rsidRDefault="00D8222B" w:rsidP="00552953">
      <w:pPr>
        <w:pStyle w:val="ADGVIBODYTEXT"/>
        <w:spacing w:before="120"/>
        <w:rPr>
          <w:sz w:val="20"/>
          <w:szCs w:val="20"/>
        </w:rPr>
        <w:sectPr w:rsidR="008B2386" w:rsidRPr="006C7274" w:rsidSect="00231FE1">
          <w:type w:val="continuous"/>
          <w:pgSz w:w="11906" w:h="16838"/>
          <w:pgMar w:top="1531" w:right="1418" w:bottom="1531" w:left="1701" w:header="856" w:footer="1005" w:gutter="0"/>
          <w:pgNumType w:start="2"/>
          <w:cols w:space="567"/>
          <w:docGrid w:linePitch="360"/>
        </w:sectPr>
      </w:pPr>
      <w:r w:rsidRPr="006C7274">
        <w:rPr>
          <w:sz w:val="20"/>
          <w:szCs w:val="20"/>
        </w:rPr>
        <w:t>At the validation stage the instruments used in this study were carried out with the help of 2 instrument expert lecturers, the results of the instrument can be directly used. Furthermore, in the validation phase of the learning model design by the teaching expert Dr. Uwes Anis Chaeruman, the result is a guidebook and learning device has a very decent title (A), which is 93%. Media validation by expert instructional media instructor Aeng Muhidin, M.Pd., The result is that learning media used in the PBIL learning model has a very decent predicate (A), which is 92%. Material validation by material expert lecturer Dra. Melly Prabawati, M.Pd., the results of the material in textbooks and instructional media have a very decent prediction (A) that is equal to 100%</w:t>
      </w:r>
      <w:r w:rsidR="00FF2E98" w:rsidRPr="006C7274">
        <w:rPr>
          <w:sz w:val="20"/>
          <w:szCs w:val="20"/>
        </w:rPr>
        <w:t>.</w:t>
      </w:r>
      <w:r w:rsidR="00E02734" w:rsidRPr="006C7274">
        <w:rPr>
          <w:sz w:val="20"/>
          <w:szCs w:val="20"/>
        </w:rPr>
        <w:t xml:space="preserve"> </w:t>
      </w:r>
      <w:r w:rsidR="00FA519E" w:rsidRPr="006C7274">
        <w:rPr>
          <w:sz w:val="20"/>
          <w:szCs w:val="20"/>
          <w:lang w:val="en-US"/>
        </w:rPr>
        <w:t>Th</w:t>
      </w:r>
      <w:r w:rsidR="00F755F9" w:rsidRPr="006C7274">
        <w:rPr>
          <w:sz w:val="20"/>
          <w:szCs w:val="20"/>
          <w:lang w:val="en-US"/>
        </w:rPr>
        <w:t>e experts give advice as follow</w:t>
      </w:r>
      <w:r w:rsidR="00F755F9" w:rsidRPr="006C7274">
        <w:rPr>
          <w:sz w:val="20"/>
          <w:szCs w:val="20"/>
        </w:rPr>
        <w:t>.</w:t>
      </w:r>
    </w:p>
    <w:p w:rsidR="001F39E0" w:rsidRPr="00552953" w:rsidRDefault="001F39E0" w:rsidP="00552953">
      <w:pPr>
        <w:pStyle w:val="ADGVIBODYTEXT"/>
        <w:spacing w:before="120"/>
        <w:ind w:firstLine="0"/>
        <w:rPr>
          <w:sz w:val="24"/>
          <w:szCs w:val="24"/>
        </w:rPr>
      </w:pPr>
    </w:p>
    <w:p w:rsidR="008B2386" w:rsidRPr="006C7274" w:rsidRDefault="00301425" w:rsidP="00552953">
      <w:pPr>
        <w:pStyle w:val="ADGVIBODYTEXT"/>
        <w:spacing w:before="120"/>
        <w:jc w:val="center"/>
        <w:rPr>
          <w:sz w:val="18"/>
          <w:szCs w:val="18"/>
        </w:rPr>
      </w:pPr>
      <w:r w:rsidRPr="006C7274">
        <w:rPr>
          <w:b/>
          <w:sz w:val="18"/>
          <w:szCs w:val="18"/>
        </w:rPr>
        <w:t>TABLE 1.</w:t>
      </w:r>
      <w:r w:rsidR="00D8222B" w:rsidRPr="006C7274">
        <w:rPr>
          <w:sz w:val="18"/>
          <w:szCs w:val="18"/>
        </w:rPr>
        <w:t xml:space="preserve"> Learning Experts</w:t>
      </w:r>
      <w:r w:rsidR="00FA519E" w:rsidRPr="006C7274">
        <w:rPr>
          <w:sz w:val="18"/>
          <w:szCs w:val="18"/>
          <w:lang w:val="en-US"/>
        </w:rPr>
        <w:t xml:space="preserve"> </w:t>
      </w:r>
      <w:r w:rsidR="00977BDC" w:rsidRPr="006C7274">
        <w:rPr>
          <w:sz w:val="18"/>
          <w:szCs w:val="18"/>
        </w:rPr>
        <w:t>Suggestion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3828"/>
        <w:gridCol w:w="4387"/>
      </w:tblGrid>
      <w:tr w:rsidR="008B2386" w:rsidRPr="006C7274" w:rsidTr="00231FE1">
        <w:trPr>
          <w:jc w:val="center"/>
        </w:trPr>
        <w:tc>
          <w:tcPr>
            <w:tcW w:w="562" w:type="dxa"/>
            <w:tcBorders>
              <w:top w:val="single" w:sz="4" w:space="0" w:color="auto"/>
              <w:bottom w:val="single" w:sz="4" w:space="0" w:color="auto"/>
            </w:tcBorders>
            <w:shd w:val="clear" w:color="auto" w:fill="auto"/>
          </w:tcPr>
          <w:p w:rsidR="008B2386" w:rsidRPr="00231FE1" w:rsidRDefault="008B2386" w:rsidP="00C24F46">
            <w:pPr>
              <w:pStyle w:val="ADGVIBODYTEXT"/>
              <w:ind w:firstLine="0"/>
              <w:jc w:val="center"/>
              <w:rPr>
                <w:b/>
                <w:sz w:val="18"/>
                <w:szCs w:val="18"/>
              </w:rPr>
            </w:pPr>
            <w:r w:rsidRPr="00231FE1">
              <w:rPr>
                <w:b/>
                <w:sz w:val="18"/>
                <w:szCs w:val="18"/>
              </w:rPr>
              <w:t>No.</w:t>
            </w:r>
          </w:p>
        </w:tc>
        <w:tc>
          <w:tcPr>
            <w:tcW w:w="3828" w:type="dxa"/>
            <w:tcBorders>
              <w:top w:val="single" w:sz="4" w:space="0" w:color="auto"/>
              <w:bottom w:val="single" w:sz="4" w:space="0" w:color="auto"/>
            </w:tcBorders>
            <w:shd w:val="clear" w:color="auto" w:fill="auto"/>
          </w:tcPr>
          <w:p w:rsidR="008B2386" w:rsidRPr="006C7274" w:rsidRDefault="00AF5FC8" w:rsidP="009B2D04">
            <w:pPr>
              <w:pStyle w:val="ADGVIBODYTEXT"/>
              <w:ind w:firstLine="0"/>
              <w:jc w:val="center"/>
              <w:rPr>
                <w:b/>
                <w:sz w:val="18"/>
                <w:szCs w:val="18"/>
              </w:rPr>
            </w:pPr>
            <w:r w:rsidRPr="006C7274">
              <w:rPr>
                <w:b/>
                <w:sz w:val="18"/>
                <w:szCs w:val="18"/>
              </w:rPr>
              <w:t>Suggestions and feedback</w:t>
            </w:r>
          </w:p>
        </w:tc>
        <w:tc>
          <w:tcPr>
            <w:tcW w:w="4387" w:type="dxa"/>
            <w:tcBorders>
              <w:top w:val="single" w:sz="4" w:space="0" w:color="auto"/>
              <w:bottom w:val="single" w:sz="4" w:space="0" w:color="auto"/>
            </w:tcBorders>
            <w:shd w:val="clear" w:color="auto" w:fill="auto"/>
          </w:tcPr>
          <w:p w:rsidR="008B2386" w:rsidRPr="006C7274" w:rsidRDefault="00AF5FC8" w:rsidP="009B2D04">
            <w:pPr>
              <w:pStyle w:val="ADGVIBODYTEXT"/>
              <w:ind w:firstLine="0"/>
              <w:jc w:val="center"/>
              <w:rPr>
                <w:b/>
                <w:sz w:val="18"/>
                <w:szCs w:val="18"/>
              </w:rPr>
            </w:pPr>
            <w:r w:rsidRPr="006C7274">
              <w:rPr>
                <w:b/>
                <w:sz w:val="18"/>
                <w:szCs w:val="18"/>
              </w:rPr>
              <w:t>Repair</w:t>
            </w:r>
          </w:p>
        </w:tc>
      </w:tr>
      <w:tr w:rsidR="008B2386" w:rsidRPr="006C7274" w:rsidTr="00231FE1">
        <w:trPr>
          <w:jc w:val="center"/>
        </w:trPr>
        <w:tc>
          <w:tcPr>
            <w:tcW w:w="562" w:type="dxa"/>
            <w:tcBorders>
              <w:top w:val="single" w:sz="4" w:space="0" w:color="auto"/>
            </w:tcBorders>
            <w:shd w:val="clear" w:color="auto" w:fill="auto"/>
          </w:tcPr>
          <w:p w:rsidR="008B2386" w:rsidRPr="00C24F46" w:rsidRDefault="008B2386" w:rsidP="00C24F46">
            <w:pPr>
              <w:pStyle w:val="ADGVIBODYTEXT"/>
              <w:ind w:firstLine="0"/>
              <w:jc w:val="center"/>
              <w:rPr>
                <w:sz w:val="18"/>
                <w:szCs w:val="18"/>
              </w:rPr>
            </w:pPr>
            <w:r w:rsidRPr="00C24F46">
              <w:rPr>
                <w:sz w:val="18"/>
                <w:szCs w:val="18"/>
              </w:rPr>
              <w:t>1.</w:t>
            </w:r>
          </w:p>
        </w:tc>
        <w:tc>
          <w:tcPr>
            <w:tcW w:w="3828" w:type="dxa"/>
            <w:tcBorders>
              <w:top w:val="single" w:sz="4" w:space="0" w:color="auto"/>
            </w:tcBorders>
            <w:shd w:val="clear" w:color="auto" w:fill="auto"/>
          </w:tcPr>
          <w:p w:rsidR="008B2386" w:rsidRPr="006C7274" w:rsidRDefault="00AF5FC8" w:rsidP="00C24F46">
            <w:pPr>
              <w:pStyle w:val="ADGVIBODYTEXT"/>
              <w:ind w:firstLine="0"/>
              <w:jc w:val="center"/>
              <w:rPr>
                <w:sz w:val="18"/>
                <w:szCs w:val="18"/>
              </w:rPr>
            </w:pPr>
            <w:r w:rsidRPr="006C7274">
              <w:rPr>
                <w:sz w:val="18"/>
                <w:szCs w:val="18"/>
              </w:rPr>
              <w:t>A guidebook to be completed with examples</w:t>
            </w:r>
          </w:p>
        </w:tc>
        <w:tc>
          <w:tcPr>
            <w:tcW w:w="4387" w:type="dxa"/>
            <w:tcBorders>
              <w:top w:val="single" w:sz="4" w:space="0" w:color="auto"/>
            </w:tcBorders>
            <w:shd w:val="clear" w:color="auto" w:fill="auto"/>
          </w:tcPr>
          <w:p w:rsidR="008B2386" w:rsidRPr="006C7274" w:rsidRDefault="00977BDC" w:rsidP="00C24F46">
            <w:pPr>
              <w:pStyle w:val="ADGVIBODYTEXT"/>
              <w:ind w:firstLine="0"/>
              <w:jc w:val="center"/>
              <w:rPr>
                <w:sz w:val="18"/>
                <w:szCs w:val="18"/>
              </w:rPr>
            </w:pPr>
            <w:r w:rsidRPr="006C7274">
              <w:rPr>
                <w:sz w:val="18"/>
                <w:szCs w:val="18"/>
              </w:rPr>
              <w:t>Include real examples in the implementation of PBIL in SMK</w:t>
            </w:r>
          </w:p>
        </w:tc>
      </w:tr>
      <w:tr w:rsidR="008B2386" w:rsidRPr="006C7274" w:rsidTr="00231FE1">
        <w:trPr>
          <w:jc w:val="center"/>
        </w:trPr>
        <w:tc>
          <w:tcPr>
            <w:tcW w:w="562" w:type="dxa"/>
            <w:tcBorders>
              <w:bottom w:val="single" w:sz="4" w:space="0" w:color="auto"/>
            </w:tcBorders>
            <w:shd w:val="clear" w:color="auto" w:fill="auto"/>
          </w:tcPr>
          <w:p w:rsidR="008B2386" w:rsidRPr="00C24F46" w:rsidRDefault="008B2386" w:rsidP="00C24F46">
            <w:pPr>
              <w:pStyle w:val="ADGVIBODYTEXT"/>
              <w:ind w:firstLine="0"/>
              <w:jc w:val="center"/>
              <w:rPr>
                <w:sz w:val="18"/>
                <w:szCs w:val="18"/>
              </w:rPr>
            </w:pPr>
            <w:r w:rsidRPr="00C24F46">
              <w:rPr>
                <w:sz w:val="18"/>
                <w:szCs w:val="18"/>
              </w:rPr>
              <w:t>2.</w:t>
            </w:r>
          </w:p>
        </w:tc>
        <w:tc>
          <w:tcPr>
            <w:tcW w:w="3828" w:type="dxa"/>
            <w:tcBorders>
              <w:bottom w:val="single" w:sz="4" w:space="0" w:color="auto"/>
            </w:tcBorders>
            <w:shd w:val="clear" w:color="auto" w:fill="auto"/>
          </w:tcPr>
          <w:p w:rsidR="008B2386" w:rsidRPr="006C7274" w:rsidRDefault="00977BDC" w:rsidP="00C24F46">
            <w:pPr>
              <w:pStyle w:val="ADGVIBODYTEXT"/>
              <w:ind w:firstLine="0"/>
              <w:jc w:val="center"/>
              <w:rPr>
                <w:sz w:val="18"/>
                <w:szCs w:val="18"/>
              </w:rPr>
            </w:pPr>
            <w:r w:rsidRPr="006C7274">
              <w:rPr>
                <w:sz w:val="18"/>
                <w:szCs w:val="18"/>
              </w:rPr>
              <w:t>Use illustrations to visualize ide</w:t>
            </w:r>
            <w:r w:rsidR="00FA519E" w:rsidRPr="006C7274">
              <w:rPr>
                <w:sz w:val="18"/>
                <w:szCs w:val="18"/>
              </w:rPr>
              <w:t xml:space="preserve">as, ideas and explanations. </w:t>
            </w:r>
            <w:r w:rsidR="00FA519E" w:rsidRPr="006C7274">
              <w:rPr>
                <w:sz w:val="18"/>
                <w:szCs w:val="18"/>
                <w:lang w:val="en-US"/>
              </w:rPr>
              <w:t>Such as</w:t>
            </w:r>
            <w:r w:rsidRPr="006C7274">
              <w:rPr>
                <w:sz w:val="18"/>
                <w:szCs w:val="18"/>
              </w:rPr>
              <w:t xml:space="preserve"> tables, graphs,</w:t>
            </w:r>
            <w:r w:rsidR="00AD4C7A">
              <w:rPr>
                <w:sz w:val="18"/>
                <w:szCs w:val="18"/>
                <w:lang w:val="en-US"/>
              </w:rPr>
              <w:t xml:space="preserve"> </w:t>
            </w:r>
            <w:r w:rsidRPr="006C7274">
              <w:rPr>
                <w:sz w:val="18"/>
                <w:szCs w:val="18"/>
              </w:rPr>
              <w:t>diagrams, pictures, icons, symbols that are relevant, consistent and interesting</w:t>
            </w:r>
            <w:r w:rsidR="00B652A7" w:rsidRPr="006C7274">
              <w:rPr>
                <w:sz w:val="18"/>
                <w:szCs w:val="18"/>
              </w:rPr>
              <w:t>.</w:t>
            </w:r>
          </w:p>
        </w:tc>
        <w:tc>
          <w:tcPr>
            <w:tcW w:w="4387" w:type="dxa"/>
            <w:tcBorders>
              <w:bottom w:val="single" w:sz="4" w:space="0" w:color="auto"/>
            </w:tcBorders>
            <w:shd w:val="clear" w:color="auto" w:fill="auto"/>
          </w:tcPr>
          <w:p w:rsidR="008B2386" w:rsidRPr="006C7274" w:rsidRDefault="00977BDC" w:rsidP="00C24F46">
            <w:pPr>
              <w:pStyle w:val="ADGVIBODYTEXT"/>
              <w:ind w:firstLine="0"/>
              <w:jc w:val="center"/>
              <w:rPr>
                <w:sz w:val="18"/>
                <w:szCs w:val="18"/>
              </w:rPr>
            </w:pPr>
            <w:r w:rsidRPr="006C7274">
              <w:rPr>
                <w:sz w:val="18"/>
                <w:szCs w:val="18"/>
              </w:rPr>
              <w:t>Add graphs of PBIL learning steps, add illustrated images of teacher and student activities both in the classroom and when students use learning media independently</w:t>
            </w:r>
          </w:p>
        </w:tc>
      </w:tr>
    </w:tbl>
    <w:p w:rsidR="00C40F2E" w:rsidRPr="00552953" w:rsidRDefault="00C40F2E" w:rsidP="00552953">
      <w:pPr>
        <w:pStyle w:val="ADGVIBODYTEXT"/>
        <w:spacing w:before="120"/>
        <w:ind w:firstLine="0"/>
        <w:rPr>
          <w:sz w:val="24"/>
          <w:szCs w:val="24"/>
        </w:rPr>
      </w:pPr>
    </w:p>
    <w:p w:rsidR="00C40F2E" w:rsidRPr="006C7274" w:rsidRDefault="00301425" w:rsidP="00552953">
      <w:pPr>
        <w:pStyle w:val="ADGVIBODYTEXT"/>
        <w:spacing w:before="120"/>
        <w:jc w:val="center"/>
        <w:rPr>
          <w:sz w:val="18"/>
          <w:szCs w:val="18"/>
        </w:rPr>
      </w:pPr>
      <w:r w:rsidRPr="006C7274">
        <w:rPr>
          <w:b/>
          <w:sz w:val="18"/>
          <w:szCs w:val="18"/>
        </w:rPr>
        <w:t>TABLE 2.</w:t>
      </w:r>
      <w:r w:rsidR="00977BDC" w:rsidRPr="006C7274">
        <w:rPr>
          <w:sz w:val="18"/>
          <w:szCs w:val="18"/>
        </w:rPr>
        <w:t xml:space="preserve"> Expert Material Suggestion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3828"/>
        <w:gridCol w:w="4387"/>
      </w:tblGrid>
      <w:tr w:rsidR="00C40F2E" w:rsidRPr="006C7274" w:rsidTr="00231FE1">
        <w:trPr>
          <w:jc w:val="center"/>
        </w:trPr>
        <w:tc>
          <w:tcPr>
            <w:tcW w:w="562" w:type="dxa"/>
            <w:tcBorders>
              <w:top w:val="single" w:sz="4" w:space="0" w:color="auto"/>
              <w:bottom w:val="single" w:sz="4" w:space="0" w:color="auto"/>
            </w:tcBorders>
          </w:tcPr>
          <w:p w:rsidR="00C40F2E" w:rsidRPr="006C7274" w:rsidRDefault="00C40F2E" w:rsidP="009B2D04">
            <w:pPr>
              <w:pStyle w:val="ADGVIBODYTEXT"/>
              <w:ind w:firstLine="0"/>
              <w:rPr>
                <w:b/>
                <w:sz w:val="18"/>
                <w:szCs w:val="18"/>
              </w:rPr>
            </w:pPr>
            <w:r w:rsidRPr="006C7274">
              <w:rPr>
                <w:b/>
                <w:sz w:val="18"/>
                <w:szCs w:val="18"/>
              </w:rPr>
              <w:t>No.</w:t>
            </w:r>
          </w:p>
        </w:tc>
        <w:tc>
          <w:tcPr>
            <w:tcW w:w="3828" w:type="dxa"/>
            <w:tcBorders>
              <w:top w:val="single" w:sz="4" w:space="0" w:color="auto"/>
              <w:bottom w:val="single" w:sz="4" w:space="0" w:color="auto"/>
            </w:tcBorders>
          </w:tcPr>
          <w:p w:rsidR="00C40F2E" w:rsidRPr="006C7274" w:rsidRDefault="00977BDC" w:rsidP="009B2D04">
            <w:pPr>
              <w:pStyle w:val="ADGVIBODYTEXT"/>
              <w:ind w:firstLine="0"/>
              <w:jc w:val="center"/>
              <w:rPr>
                <w:b/>
                <w:sz w:val="18"/>
                <w:szCs w:val="18"/>
              </w:rPr>
            </w:pPr>
            <w:r w:rsidRPr="006C7274">
              <w:rPr>
                <w:b/>
                <w:sz w:val="18"/>
                <w:szCs w:val="18"/>
              </w:rPr>
              <w:t>Suggestions and Feedback</w:t>
            </w:r>
          </w:p>
        </w:tc>
        <w:tc>
          <w:tcPr>
            <w:tcW w:w="4387" w:type="dxa"/>
            <w:tcBorders>
              <w:top w:val="single" w:sz="4" w:space="0" w:color="auto"/>
              <w:bottom w:val="single" w:sz="4" w:space="0" w:color="auto"/>
            </w:tcBorders>
          </w:tcPr>
          <w:p w:rsidR="00C40F2E" w:rsidRPr="006C7274" w:rsidRDefault="00977BDC" w:rsidP="009B2D04">
            <w:pPr>
              <w:pStyle w:val="ADGVIBODYTEXT"/>
              <w:ind w:firstLine="0"/>
              <w:jc w:val="center"/>
              <w:rPr>
                <w:b/>
                <w:sz w:val="18"/>
                <w:szCs w:val="18"/>
              </w:rPr>
            </w:pPr>
            <w:r w:rsidRPr="006C7274">
              <w:rPr>
                <w:b/>
                <w:sz w:val="18"/>
                <w:szCs w:val="18"/>
              </w:rPr>
              <w:t>Repair</w:t>
            </w:r>
          </w:p>
        </w:tc>
      </w:tr>
      <w:tr w:rsidR="00C40F2E" w:rsidRPr="006C7274" w:rsidTr="00231FE1">
        <w:trPr>
          <w:jc w:val="center"/>
        </w:trPr>
        <w:tc>
          <w:tcPr>
            <w:tcW w:w="562" w:type="dxa"/>
            <w:tcBorders>
              <w:top w:val="single" w:sz="4" w:space="0" w:color="auto"/>
            </w:tcBorders>
          </w:tcPr>
          <w:p w:rsidR="00C40F2E" w:rsidRPr="006C7274" w:rsidRDefault="00C40F2E" w:rsidP="00231FE1">
            <w:pPr>
              <w:pStyle w:val="ADGVIBODYTEXT"/>
              <w:ind w:firstLine="0"/>
              <w:jc w:val="center"/>
              <w:rPr>
                <w:sz w:val="18"/>
                <w:szCs w:val="18"/>
              </w:rPr>
            </w:pPr>
            <w:r w:rsidRPr="006C7274">
              <w:rPr>
                <w:sz w:val="18"/>
                <w:szCs w:val="18"/>
              </w:rPr>
              <w:t>1.</w:t>
            </w:r>
          </w:p>
        </w:tc>
        <w:tc>
          <w:tcPr>
            <w:tcW w:w="3828" w:type="dxa"/>
            <w:tcBorders>
              <w:top w:val="single" w:sz="4" w:space="0" w:color="auto"/>
            </w:tcBorders>
          </w:tcPr>
          <w:p w:rsidR="00C40F2E" w:rsidRPr="006C7274" w:rsidRDefault="00977BDC" w:rsidP="00231FE1">
            <w:pPr>
              <w:pStyle w:val="ADGVIBODYTEXT"/>
              <w:ind w:firstLine="0"/>
              <w:jc w:val="center"/>
              <w:rPr>
                <w:sz w:val="18"/>
                <w:szCs w:val="18"/>
              </w:rPr>
            </w:pPr>
            <w:r w:rsidRPr="006C7274">
              <w:rPr>
                <w:sz w:val="18"/>
                <w:szCs w:val="18"/>
              </w:rPr>
              <w:t>Teaching materials to be equipped with a bibliography</w:t>
            </w:r>
          </w:p>
        </w:tc>
        <w:tc>
          <w:tcPr>
            <w:tcW w:w="4387" w:type="dxa"/>
            <w:tcBorders>
              <w:top w:val="single" w:sz="4" w:space="0" w:color="auto"/>
            </w:tcBorders>
          </w:tcPr>
          <w:p w:rsidR="00C40F2E" w:rsidRPr="006C7274" w:rsidRDefault="00977BDC" w:rsidP="00231FE1">
            <w:pPr>
              <w:pStyle w:val="ADGVIBODYTEXT"/>
              <w:ind w:firstLine="0"/>
              <w:jc w:val="center"/>
              <w:rPr>
                <w:sz w:val="18"/>
                <w:szCs w:val="18"/>
              </w:rPr>
            </w:pPr>
            <w:r w:rsidRPr="006C7274">
              <w:rPr>
                <w:sz w:val="18"/>
                <w:szCs w:val="18"/>
              </w:rPr>
              <w:t>Complete teaching materials related sources</w:t>
            </w:r>
          </w:p>
        </w:tc>
      </w:tr>
      <w:tr w:rsidR="004A51D2" w:rsidRPr="006C7274" w:rsidTr="00231FE1">
        <w:trPr>
          <w:jc w:val="center"/>
        </w:trPr>
        <w:tc>
          <w:tcPr>
            <w:tcW w:w="562" w:type="dxa"/>
          </w:tcPr>
          <w:p w:rsidR="004A51D2" w:rsidRPr="006C7274" w:rsidRDefault="00977BDC" w:rsidP="00231FE1">
            <w:pPr>
              <w:pStyle w:val="ADGVIBODYTEXT"/>
              <w:ind w:firstLine="0"/>
              <w:jc w:val="center"/>
              <w:rPr>
                <w:sz w:val="18"/>
                <w:szCs w:val="18"/>
              </w:rPr>
            </w:pPr>
            <w:r w:rsidRPr="006C7274">
              <w:rPr>
                <w:sz w:val="18"/>
                <w:szCs w:val="18"/>
              </w:rPr>
              <w:t>2.</w:t>
            </w:r>
          </w:p>
        </w:tc>
        <w:tc>
          <w:tcPr>
            <w:tcW w:w="3828" w:type="dxa"/>
          </w:tcPr>
          <w:p w:rsidR="004A51D2" w:rsidRPr="006C7274" w:rsidRDefault="00977BDC" w:rsidP="00231FE1">
            <w:pPr>
              <w:pStyle w:val="ADGVIBODYTEXT"/>
              <w:ind w:firstLine="0"/>
              <w:jc w:val="center"/>
              <w:rPr>
                <w:sz w:val="18"/>
                <w:szCs w:val="18"/>
                <w:lang w:val="en-US"/>
              </w:rPr>
            </w:pPr>
            <w:r w:rsidRPr="006C7274">
              <w:rPr>
                <w:sz w:val="18"/>
                <w:szCs w:val="18"/>
              </w:rPr>
              <w:t>Each title in the pattern image. Write down the scale size</w:t>
            </w:r>
          </w:p>
        </w:tc>
        <w:tc>
          <w:tcPr>
            <w:tcW w:w="4387" w:type="dxa"/>
          </w:tcPr>
          <w:p w:rsidR="004A51D2" w:rsidRPr="006C7274" w:rsidRDefault="00977BDC" w:rsidP="00231FE1">
            <w:pPr>
              <w:pStyle w:val="ADGVIBODYTEXT"/>
              <w:ind w:firstLine="0"/>
              <w:jc w:val="center"/>
              <w:rPr>
                <w:sz w:val="18"/>
                <w:szCs w:val="18"/>
              </w:rPr>
            </w:pPr>
            <w:r w:rsidRPr="006C7274">
              <w:rPr>
                <w:sz w:val="18"/>
                <w:szCs w:val="18"/>
              </w:rPr>
              <w:t>Include the scale used in the textbook</w:t>
            </w:r>
          </w:p>
        </w:tc>
      </w:tr>
      <w:tr w:rsidR="00C40F2E" w:rsidRPr="006C7274" w:rsidTr="00231FE1">
        <w:trPr>
          <w:jc w:val="center"/>
        </w:trPr>
        <w:tc>
          <w:tcPr>
            <w:tcW w:w="562" w:type="dxa"/>
          </w:tcPr>
          <w:p w:rsidR="00C40F2E" w:rsidRPr="006C7274" w:rsidRDefault="00977BDC" w:rsidP="00231FE1">
            <w:pPr>
              <w:pStyle w:val="ADGVIBODYTEXT"/>
              <w:ind w:firstLine="0"/>
              <w:jc w:val="center"/>
              <w:rPr>
                <w:sz w:val="18"/>
                <w:szCs w:val="18"/>
              </w:rPr>
            </w:pPr>
            <w:r w:rsidRPr="006C7274">
              <w:rPr>
                <w:sz w:val="18"/>
                <w:szCs w:val="18"/>
              </w:rPr>
              <w:t>3</w:t>
            </w:r>
            <w:r w:rsidR="00C40F2E" w:rsidRPr="006C7274">
              <w:rPr>
                <w:sz w:val="18"/>
                <w:szCs w:val="18"/>
              </w:rPr>
              <w:t>.</w:t>
            </w:r>
          </w:p>
        </w:tc>
        <w:tc>
          <w:tcPr>
            <w:tcW w:w="3828" w:type="dxa"/>
          </w:tcPr>
          <w:p w:rsidR="00C40F2E" w:rsidRPr="006C7274" w:rsidRDefault="00977BDC" w:rsidP="00231FE1">
            <w:pPr>
              <w:pStyle w:val="ADGVIBODYTEXT"/>
              <w:ind w:firstLine="0"/>
              <w:jc w:val="center"/>
              <w:rPr>
                <w:sz w:val="18"/>
                <w:szCs w:val="18"/>
              </w:rPr>
            </w:pPr>
            <w:r w:rsidRPr="006C7274">
              <w:rPr>
                <w:sz w:val="18"/>
                <w:szCs w:val="18"/>
              </w:rPr>
              <w:t>Example picture: don't cut off the head, make the same size picture, try to have a line frame</w:t>
            </w:r>
          </w:p>
        </w:tc>
        <w:tc>
          <w:tcPr>
            <w:tcW w:w="4387" w:type="dxa"/>
          </w:tcPr>
          <w:p w:rsidR="00C40F2E" w:rsidRPr="006C7274" w:rsidRDefault="00977BDC" w:rsidP="00231FE1">
            <w:pPr>
              <w:pStyle w:val="ADGVIBODYTEXT"/>
              <w:ind w:firstLine="0"/>
              <w:jc w:val="center"/>
              <w:rPr>
                <w:sz w:val="18"/>
                <w:szCs w:val="18"/>
              </w:rPr>
            </w:pPr>
            <w:r w:rsidRPr="006C7274">
              <w:rPr>
                <w:sz w:val="18"/>
                <w:szCs w:val="18"/>
              </w:rPr>
              <w:t>Revise the picture and give a black frame to the image contained in the teaching material</w:t>
            </w:r>
          </w:p>
        </w:tc>
      </w:tr>
      <w:tr w:rsidR="004A51D2" w:rsidRPr="006C7274" w:rsidTr="00231FE1">
        <w:trPr>
          <w:jc w:val="center"/>
        </w:trPr>
        <w:tc>
          <w:tcPr>
            <w:tcW w:w="562" w:type="dxa"/>
            <w:tcBorders>
              <w:bottom w:val="single" w:sz="4" w:space="0" w:color="auto"/>
            </w:tcBorders>
          </w:tcPr>
          <w:p w:rsidR="004A51D2" w:rsidRPr="006C7274" w:rsidRDefault="00977BDC" w:rsidP="00231FE1">
            <w:pPr>
              <w:pStyle w:val="ADGVIBODYTEXT"/>
              <w:ind w:firstLine="0"/>
              <w:jc w:val="center"/>
              <w:rPr>
                <w:sz w:val="18"/>
                <w:szCs w:val="18"/>
              </w:rPr>
            </w:pPr>
            <w:r w:rsidRPr="006C7274">
              <w:rPr>
                <w:sz w:val="18"/>
                <w:szCs w:val="18"/>
              </w:rPr>
              <w:t>4.</w:t>
            </w:r>
          </w:p>
        </w:tc>
        <w:tc>
          <w:tcPr>
            <w:tcW w:w="3828" w:type="dxa"/>
            <w:tcBorders>
              <w:bottom w:val="single" w:sz="4" w:space="0" w:color="auto"/>
            </w:tcBorders>
          </w:tcPr>
          <w:p w:rsidR="004A51D2" w:rsidRPr="006C7274" w:rsidRDefault="00FA519E" w:rsidP="00231FE1">
            <w:pPr>
              <w:pStyle w:val="ADGVIBODYTEXT"/>
              <w:ind w:firstLine="0"/>
              <w:jc w:val="center"/>
              <w:rPr>
                <w:sz w:val="18"/>
                <w:szCs w:val="18"/>
                <w:lang w:val="en-US"/>
              </w:rPr>
            </w:pPr>
            <w:r w:rsidRPr="006C7274">
              <w:rPr>
                <w:sz w:val="18"/>
                <w:szCs w:val="18"/>
                <w:lang w:val="en-US"/>
              </w:rPr>
              <w:t>For questions form, draw front a</w:t>
            </w:r>
            <w:r w:rsidR="00562613" w:rsidRPr="006C7274">
              <w:rPr>
                <w:sz w:val="18"/>
                <w:szCs w:val="18"/>
                <w:lang w:val="en-US"/>
              </w:rPr>
              <w:t>nd back side shirt</w:t>
            </w:r>
            <w:r w:rsidRPr="006C7274">
              <w:rPr>
                <w:sz w:val="18"/>
                <w:szCs w:val="18"/>
                <w:lang w:val="en-US"/>
              </w:rPr>
              <w:t>.</w:t>
            </w:r>
          </w:p>
        </w:tc>
        <w:tc>
          <w:tcPr>
            <w:tcW w:w="4387" w:type="dxa"/>
            <w:tcBorders>
              <w:bottom w:val="single" w:sz="4" w:space="0" w:color="auto"/>
            </w:tcBorders>
          </w:tcPr>
          <w:p w:rsidR="004A51D2" w:rsidRPr="006C7274" w:rsidRDefault="00FA519E" w:rsidP="00231FE1">
            <w:pPr>
              <w:pStyle w:val="ADGVIBODYTEXT"/>
              <w:ind w:firstLine="0"/>
              <w:jc w:val="center"/>
              <w:rPr>
                <w:sz w:val="18"/>
                <w:szCs w:val="18"/>
                <w:lang w:val="en-US"/>
              </w:rPr>
            </w:pPr>
            <w:r w:rsidRPr="006C7274">
              <w:rPr>
                <w:sz w:val="18"/>
                <w:szCs w:val="18"/>
                <w:lang w:val="en-US"/>
              </w:rPr>
              <w:t xml:space="preserve">Drawing front and </w:t>
            </w:r>
            <w:r w:rsidR="00562613" w:rsidRPr="006C7274">
              <w:rPr>
                <w:sz w:val="18"/>
                <w:szCs w:val="18"/>
                <w:lang w:val="en-US"/>
              </w:rPr>
              <w:t>backside shirt</w:t>
            </w:r>
          </w:p>
        </w:tc>
      </w:tr>
    </w:tbl>
    <w:p w:rsidR="00C40F2E" w:rsidRPr="00552953" w:rsidRDefault="00C40F2E" w:rsidP="00552953">
      <w:pPr>
        <w:pStyle w:val="ADGVIBODYTEXT"/>
        <w:spacing w:before="120"/>
        <w:ind w:firstLine="0"/>
        <w:rPr>
          <w:sz w:val="24"/>
          <w:szCs w:val="24"/>
        </w:rPr>
        <w:sectPr w:rsidR="00C40F2E" w:rsidRPr="00552953" w:rsidSect="00231FE1">
          <w:type w:val="continuous"/>
          <w:pgSz w:w="11906" w:h="16838"/>
          <w:pgMar w:top="1531" w:right="1418" w:bottom="1531" w:left="1701" w:header="856" w:footer="1005" w:gutter="0"/>
          <w:pgNumType w:start="2"/>
          <w:cols w:space="567"/>
          <w:docGrid w:linePitch="360"/>
        </w:sectPr>
      </w:pPr>
    </w:p>
    <w:p w:rsidR="00EF3910" w:rsidRPr="006C7274" w:rsidRDefault="00977BDC" w:rsidP="00F755F9">
      <w:pPr>
        <w:pStyle w:val="ADGVIBODYTEXT"/>
        <w:spacing w:before="120"/>
        <w:rPr>
          <w:sz w:val="20"/>
          <w:szCs w:val="20"/>
        </w:rPr>
      </w:pPr>
      <w:r w:rsidRPr="006C7274">
        <w:rPr>
          <w:sz w:val="20"/>
          <w:szCs w:val="20"/>
        </w:rPr>
        <w:t>In the small trial phase, the results were obtained that the PBIL learning model was very feasible. Practicality is determined by the response of students and teachers. To get responses from students and teachers, a questionnaire was used after learning. From the results of the questionnaire on the small group test it was known that PBIL learning model according to students had a very decent (A) rating of 95%. The teacher also gave his response through a questionnair</w:t>
      </w:r>
      <w:r w:rsidR="00562613" w:rsidRPr="006C7274">
        <w:rPr>
          <w:sz w:val="20"/>
          <w:szCs w:val="20"/>
        </w:rPr>
        <w:t xml:space="preserve">e with a worthy predicate, </w:t>
      </w:r>
      <w:r w:rsidR="00562613" w:rsidRPr="006C7274">
        <w:rPr>
          <w:sz w:val="20"/>
          <w:szCs w:val="20"/>
          <w:lang w:val="en-US"/>
        </w:rPr>
        <w:t>it</w:t>
      </w:r>
      <w:r w:rsidRPr="006C7274">
        <w:rPr>
          <w:sz w:val="20"/>
          <w:szCs w:val="20"/>
        </w:rPr>
        <w:t xml:space="preserve"> was 82%</w:t>
      </w:r>
      <w:r w:rsidR="00047B13" w:rsidRPr="006C7274">
        <w:rPr>
          <w:sz w:val="20"/>
          <w:szCs w:val="20"/>
        </w:rPr>
        <w:t>.</w:t>
      </w:r>
    </w:p>
    <w:p w:rsidR="005A215D" w:rsidRPr="006C7274" w:rsidRDefault="00DD3727" w:rsidP="00F755F9">
      <w:pPr>
        <w:pStyle w:val="ADGVIBODYTEXT"/>
        <w:spacing w:before="120"/>
        <w:rPr>
          <w:sz w:val="20"/>
          <w:szCs w:val="20"/>
        </w:rPr>
        <w:sectPr w:rsidR="005A215D" w:rsidRPr="006C7274" w:rsidSect="00231FE1">
          <w:type w:val="continuous"/>
          <w:pgSz w:w="11906" w:h="16838"/>
          <w:pgMar w:top="1531" w:right="1418" w:bottom="1531" w:left="1701" w:header="856" w:footer="1005" w:gutter="0"/>
          <w:pgNumType w:start="2"/>
          <w:cols w:space="709"/>
          <w:docGrid w:linePitch="360"/>
        </w:sectPr>
      </w:pPr>
      <w:r w:rsidRPr="006C7274">
        <w:rPr>
          <w:sz w:val="20"/>
          <w:szCs w:val="20"/>
        </w:rPr>
        <w:t xml:space="preserve">The results of data analysis were obtained from the pre-test and post-test results given to students in small group tests. The data is tested for </w:t>
      </w:r>
      <w:r w:rsidR="00E3137D">
        <w:rPr>
          <w:sz w:val="20"/>
          <w:szCs w:val="20"/>
          <w:lang w:val="en-US"/>
        </w:rPr>
        <w:t xml:space="preserve">normality </w:t>
      </w:r>
      <w:r w:rsidR="00E3137D" w:rsidRPr="000021C0">
        <w:rPr>
          <w:sz w:val="20"/>
          <w:szCs w:val="20"/>
          <w:lang w:val="en-US"/>
        </w:rPr>
        <w:t xml:space="preserve">and </w:t>
      </w:r>
      <w:r w:rsidRPr="000021C0">
        <w:rPr>
          <w:sz w:val="20"/>
          <w:szCs w:val="20"/>
        </w:rPr>
        <w:t>homogeneity. B</w:t>
      </w:r>
      <w:r w:rsidRPr="006C7274">
        <w:rPr>
          <w:sz w:val="20"/>
          <w:szCs w:val="20"/>
        </w:rPr>
        <w:t>ased on SPSS output,</w:t>
      </w:r>
      <w:r w:rsidR="00E3137D">
        <w:rPr>
          <w:sz w:val="20"/>
          <w:szCs w:val="20"/>
          <w:lang w:val="en-US"/>
        </w:rPr>
        <w:t xml:space="preserve"> </w:t>
      </w:r>
      <w:r w:rsidR="00E3137D" w:rsidRPr="006C7274">
        <w:rPr>
          <w:sz w:val="20"/>
          <w:szCs w:val="20"/>
        </w:rPr>
        <w:t>it is known that the significance value Asiymp. Sig (2-tailed) of 0.200 &gt; 0.05, it can be concluded that the data are normally distributed</w:t>
      </w:r>
      <w:r w:rsidR="00E3137D">
        <w:rPr>
          <w:sz w:val="20"/>
          <w:szCs w:val="20"/>
          <w:lang w:val="en-US"/>
        </w:rPr>
        <w:t>.</w:t>
      </w:r>
      <w:r w:rsidRPr="006C7274">
        <w:rPr>
          <w:sz w:val="20"/>
          <w:szCs w:val="20"/>
        </w:rPr>
        <w:t xml:space="preserve"> SPSS </w:t>
      </w:r>
      <w:r w:rsidR="00E3137D">
        <w:rPr>
          <w:sz w:val="20"/>
          <w:szCs w:val="20"/>
          <w:lang w:val="en-US"/>
        </w:rPr>
        <w:t>Homogenity</w:t>
      </w:r>
      <w:r w:rsidRPr="006C7274">
        <w:rPr>
          <w:sz w:val="20"/>
          <w:szCs w:val="20"/>
        </w:rPr>
        <w:t xml:space="preserve"> test results,</w:t>
      </w:r>
      <w:r w:rsidR="00E3137D" w:rsidRPr="006C7274">
        <w:rPr>
          <w:sz w:val="20"/>
          <w:szCs w:val="20"/>
        </w:rPr>
        <w:t xml:space="preserve"> it is known that the significance value (sig) Based on Mean is 0.478 &gt; 0.05, so it can be concluded that the group variance of the pre-test and post-test results is the same or homogeneous</w:t>
      </w:r>
      <w:r w:rsidR="00E3137D">
        <w:rPr>
          <w:sz w:val="20"/>
          <w:szCs w:val="20"/>
          <w:lang w:val="en-US"/>
        </w:rPr>
        <w:t>.</w:t>
      </w:r>
      <w:r w:rsidRPr="006C7274">
        <w:rPr>
          <w:sz w:val="20"/>
          <w:szCs w:val="20"/>
        </w:rPr>
        <w:t xml:space="preserve"> </w:t>
      </w:r>
    </w:p>
    <w:p w:rsidR="00D617A7" w:rsidRPr="006C7274" w:rsidRDefault="00DD3727" w:rsidP="00F755F9">
      <w:pPr>
        <w:pStyle w:val="ADGVIBODYTEXT"/>
        <w:spacing w:before="120"/>
        <w:rPr>
          <w:sz w:val="20"/>
          <w:szCs w:val="20"/>
        </w:rPr>
      </w:pPr>
      <w:r w:rsidRPr="006C7274">
        <w:rPr>
          <w:sz w:val="20"/>
          <w:szCs w:val="20"/>
        </w:rPr>
        <w:t>After the t</w:t>
      </w:r>
      <w:r w:rsidR="00712079">
        <w:rPr>
          <w:sz w:val="20"/>
          <w:szCs w:val="20"/>
          <w:lang w:val="en-US"/>
        </w:rPr>
        <w:t>wo</w:t>
      </w:r>
      <w:r w:rsidRPr="006C7274">
        <w:rPr>
          <w:sz w:val="20"/>
          <w:szCs w:val="20"/>
        </w:rPr>
        <w:t xml:space="preserve"> preconditions above are known, the paired T test can be performed. The result is that there is a difference between before and after treatment. Judging from the p value of the paired T test, the result is 0,000 &lt;0.05 (95% confidence). In cognitive learning students experience significant changes (p &lt;0.05, p = 0.003). Student learning outcomes have increased the mean value from 33.57 to 80.71</w:t>
      </w:r>
      <w:r w:rsidR="00EC5497" w:rsidRPr="006C7274">
        <w:rPr>
          <w:sz w:val="20"/>
          <w:szCs w:val="20"/>
        </w:rPr>
        <w:t>.</w:t>
      </w:r>
    </w:p>
    <w:p w:rsidR="00886C61" w:rsidRPr="006C7274" w:rsidRDefault="00DD3727" w:rsidP="00552953">
      <w:pPr>
        <w:pStyle w:val="ADGVIBODYTEXT"/>
        <w:spacing w:before="120"/>
        <w:rPr>
          <w:sz w:val="20"/>
          <w:szCs w:val="20"/>
        </w:rPr>
      </w:pPr>
      <w:r w:rsidRPr="006C7274">
        <w:rPr>
          <w:sz w:val="20"/>
          <w:szCs w:val="20"/>
        </w:rPr>
        <w:t>After the small group test was completed, there</w:t>
      </w:r>
      <w:r w:rsidR="00562613" w:rsidRPr="006C7274">
        <w:rPr>
          <w:sz w:val="20"/>
          <w:szCs w:val="20"/>
        </w:rPr>
        <w:t xml:space="preserve"> was input from the teacher </w:t>
      </w:r>
      <w:r w:rsidRPr="006C7274">
        <w:rPr>
          <w:sz w:val="20"/>
          <w:szCs w:val="20"/>
        </w:rPr>
        <w:t>, the use of evaluation in Google classroom experienced a few obstacles. Many students have difficult</w:t>
      </w:r>
      <w:r w:rsidR="00562613" w:rsidRPr="006C7274">
        <w:rPr>
          <w:sz w:val="20"/>
          <w:szCs w:val="20"/>
          <w:lang w:val="en-US"/>
        </w:rPr>
        <w:t>ies</w:t>
      </w:r>
      <w:r w:rsidRPr="006C7274">
        <w:rPr>
          <w:sz w:val="20"/>
          <w:szCs w:val="20"/>
        </w:rPr>
        <w:t xml:space="preserve"> accessing Google classroom to conduct quizzes through learning media. The researcher then revised the learning media and was retested on a broad scale test. At this stage practicality is also determined by the response of teachers and students using a questionnaire. From the results of the questionnaire on a large scale test it was found that PBIL learning model according to students had a very decent (A) rating of 97%. The teacher also gave his response through a questionnaire with a very decent predicate, which is 88%</w:t>
      </w:r>
      <w:r w:rsidR="00255E48" w:rsidRPr="006C7274">
        <w:rPr>
          <w:sz w:val="20"/>
          <w:szCs w:val="20"/>
        </w:rPr>
        <w:t>.</w:t>
      </w:r>
    </w:p>
    <w:p w:rsidR="00E02734" w:rsidRPr="006C7274" w:rsidRDefault="00DD3727" w:rsidP="00552953">
      <w:pPr>
        <w:pStyle w:val="ADGVIBODYTEXT"/>
        <w:spacing w:before="120"/>
        <w:rPr>
          <w:sz w:val="20"/>
          <w:szCs w:val="20"/>
        </w:rPr>
        <w:sectPr w:rsidR="00E02734" w:rsidRPr="006C7274" w:rsidSect="00231FE1">
          <w:type w:val="continuous"/>
          <w:pgSz w:w="11906" w:h="16838"/>
          <w:pgMar w:top="1531" w:right="1418" w:bottom="1531" w:left="1701" w:header="856" w:footer="1005" w:gutter="0"/>
          <w:pgNumType w:start="2"/>
          <w:cols w:space="709"/>
          <w:docGrid w:linePitch="360"/>
        </w:sectPr>
      </w:pPr>
      <w:r w:rsidRPr="006C7274">
        <w:rPr>
          <w:sz w:val="20"/>
          <w:szCs w:val="20"/>
        </w:rPr>
        <w:lastRenderedPageBreak/>
        <w:t xml:space="preserve">The results of the analysis of large-scale test data were also obtained from pre-test and post-test data given to students. The data is tested for </w:t>
      </w:r>
      <w:r w:rsidR="00204D71">
        <w:rPr>
          <w:sz w:val="20"/>
          <w:szCs w:val="20"/>
          <w:lang w:val="en-US"/>
        </w:rPr>
        <w:t xml:space="preserve">normality and </w:t>
      </w:r>
      <w:r w:rsidRPr="006C7274">
        <w:rPr>
          <w:sz w:val="20"/>
          <w:szCs w:val="20"/>
        </w:rPr>
        <w:t>homogeneity. Based on SPSS output,</w:t>
      </w:r>
      <w:r w:rsidR="00204D71">
        <w:rPr>
          <w:sz w:val="20"/>
          <w:szCs w:val="20"/>
          <w:lang w:val="en-US"/>
        </w:rPr>
        <w:t xml:space="preserve"> </w:t>
      </w:r>
      <w:r w:rsidR="00204D71" w:rsidRPr="006C7274">
        <w:rPr>
          <w:sz w:val="20"/>
          <w:szCs w:val="20"/>
        </w:rPr>
        <w:t>it is known that the significance value Asiymp. Sig (2-tailed) of 0.012&gt; 0.05, it can be concluded that the data are normally distributed.</w:t>
      </w:r>
      <w:r w:rsidRPr="006C7274">
        <w:rPr>
          <w:sz w:val="20"/>
          <w:szCs w:val="20"/>
        </w:rPr>
        <w:t xml:space="preserve"> SPSS </w:t>
      </w:r>
      <w:r w:rsidR="00204D71">
        <w:rPr>
          <w:sz w:val="20"/>
          <w:szCs w:val="20"/>
          <w:lang w:val="en-US"/>
        </w:rPr>
        <w:t>homogenity</w:t>
      </w:r>
      <w:r w:rsidRPr="006C7274">
        <w:rPr>
          <w:sz w:val="20"/>
          <w:szCs w:val="20"/>
        </w:rPr>
        <w:t xml:space="preserve"> test results on a large scale test, </w:t>
      </w:r>
      <w:r w:rsidR="00204D71" w:rsidRPr="006C7274">
        <w:rPr>
          <w:sz w:val="20"/>
          <w:szCs w:val="20"/>
        </w:rPr>
        <w:t>it is known that the significance value (sig) Based of Mean is 0.036&gt; 0.05, so it can be concluded that the variance of pre-test and post-test data on large-scale tests is the same or homogeneous</w:t>
      </w:r>
      <w:r w:rsidRPr="006C7274">
        <w:rPr>
          <w:sz w:val="20"/>
          <w:szCs w:val="20"/>
        </w:rPr>
        <w:t xml:space="preserve">. </w:t>
      </w:r>
    </w:p>
    <w:p w:rsidR="005A215D" w:rsidRPr="006C7274" w:rsidRDefault="00DD3727" w:rsidP="00552953">
      <w:pPr>
        <w:pStyle w:val="ADGVIBODYTEXT"/>
        <w:spacing w:before="120"/>
        <w:rPr>
          <w:sz w:val="20"/>
          <w:szCs w:val="20"/>
        </w:rPr>
        <w:sectPr w:rsidR="005A215D" w:rsidRPr="006C7274" w:rsidSect="00231FE1">
          <w:type w:val="continuous"/>
          <w:pgSz w:w="11906" w:h="16838"/>
          <w:pgMar w:top="1531" w:right="1418" w:bottom="1531" w:left="1701" w:header="856" w:footer="1005" w:gutter="0"/>
          <w:pgNumType w:start="2"/>
          <w:cols w:space="709"/>
          <w:docGrid w:linePitch="360"/>
        </w:sectPr>
      </w:pPr>
      <w:r w:rsidRPr="006C7274">
        <w:rPr>
          <w:sz w:val="20"/>
          <w:szCs w:val="20"/>
        </w:rPr>
        <w:t>T test results paired that there is a difference between before and after treatment. Judging from the p value of the paired T test, the result is 0,000 &lt;0.05 (95% confidence). In cognitive learning students exp</w:t>
      </w:r>
      <w:r w:rsidR="005A215D" w:rsidRPr="006C7274">
        <w:rPr>
          <w:sz w:val="20"/>
          <w:szCs w:val="20"/>
        </w:rPr>
        <w:t>erience is not significant changes (p &gt;</w:t>
      </w:r>
      <w:r w:rsidRPr="006C7274">
        <w:rPr>
          <w:sz w:val="20"/>
          <w:szCs w:val="20"/>
        </w:rPr>
        <w:t>0.05, p = 0.</w:t>
      </w:r>
      <w:r w:rsidR="005A215D" w:rsidRPr="006C7274">
        <w:rPr>
          <w:sz w:val="20"/>
          <w:szCs w:val="20"/>
        </w:rPr>
        <w:t>587</w:t>
      </w:r>
      <w:r w:rsidR="0082227B" w:rsidRPr="006C7274">
        <w:rPr>
          <w:sz w:val="20"/>
          <w:szCs w:val="20"/>
        </w:rPr>
        <w:t>). However t</w:t>
      </w:r>
      <w:r w:rsidRPr="006C7274">
        <w:rPr>
          <w:sz w:val="20"/>
          <w:szCs w:val="20"/>
        </w:rPr>
        <w:t>he post test results of students experienced an increase in the mean value from 39.09 to 81.52</w:t>
      </w:r>
      <w:r w:rsidR="00193F63" w:rsidRPr="006C7274">
        <w:rPr>
          <w:sz w:val="20"/>
          <w:szCs w:val="20"/>
        </w:rPr>
        <w:t>.</w:t>
      </w:r>
    </w:p>
    <w:p w:rsidR="00552953" w:rsidRPr="00EC6A61" w:rsidRDefault="00552953" w:rsidP="00552953">
      <w:pPr>
        <w:pStyle w:val="ListParagraph"/>
        <w:spacing w:before="120" w:after="0" w:line="240" w:lineRule="auto"/>
        <w:ind w:left="644"/>
        <w:jc w:val="center"/>
        <w:rPr>
          <w:rFonts w:ascii="Times New Roman" w:hAnsi="Times New Roman" w:cs="Times New Roman"/>
        </w:rPr>
      </w:pPr>
    </w:p>
    <w:p w:rsidR="0082227B" w:rsidRPr="006C7274" w:rsidRDefault="00301425" w:rsidP="00EC6A61">
      <w:pPr>
        <w:pStyle w:val="ListParagraph"/>
        <w:spacing w:after="0" w:line="240" w:lineRule="auto"/>
        <w:ind w:left="644"/>
        <w:jc w:val="center"/>
        <w:rPr>
          <w:rFonts w:ascii="Times New Roman" w:hAnsi="Times New Roman" w:cs="Times New Roman"/>
          <w:bCs/>
          <w:sz w:val="18"/>
          <w:szCs w:val="18"/>
        </w:rPr>
      </w:pPr>
      <w:r w:rsidRPr="006C7274">
        <w:rPr>
          <w:rFonts w:ascii="Times New Roman" w:hAnsi="Times New Roman" w:cs="Times New Roman"/>
          <w:b/>
          <w:sz w:val="18"/>
          <w:szCs w:val="18"/>
        </w:rPr>
        <w:t>TAB</w:t>
      </w:r>
      <w:r w:rsidRPr="006C7274">
        <w:rPr>
          <w:rFonts w:ascii="Times New Roman" w:hAnsi="Times New Roman" w:cs="Times New Roman"/>
          <w:b/>
          <w:sz w:val="18"/>
          <w:szCs w:val="18"/>
          <w:lang w:val="id-ID"/>
        </w:rPr>
        <w:t>LE</w:t>
      </w:r>
      <w:r w:rsidRPr="006C7274">
        <w:rPr>
          <w:rFonts w:ascii="Times New Roman" w:hAnsi="Times New Roman" w:cs="Times New Roman"/>
          <w:b/>
          <w:sz w:val="18"/>
          <w:szCs w:val="18"/>
        </w:rPr>
        <w:t xml:space="preserve"> </w:t>
      </w:r>
      <w:r w:rsidRPr="006C7274">
        <w:rPr>
          <w:rFonts w:ascii="Times New Roman" w:hAnsi="Times New Roman" w:cs="Times New Roman"/>
          <w:b/>
          <w:sz w:val="18"/>
          <w:szCs w:val="18"/>
          <w:lang w:val="id-ID"/>
        </w:rPr>
        <w:t>3</w:t>
      </w:r>
      <w:r w:rsidRPr="006C7274">
        <w:rPr>
          <w:rFonts w:ascii="Times New Roman" w:hAnsi="Times New Roman" w:cs="Times New Roman"/>
          <w:b/>
          <w:sz w:val="18"/>
          <w:szCs w:val="18"/>
        </w:rPr>
        <w:t>.</w:t>
      </w:r>
      <w:r w:rsidR="0082227B" w:rsidRPr="006C7274">
        <w:rPr>
          <w:rFonts w:ascii="Times New Roman" w:hAnsi="Times New Roman" w:cs="Times New Roman"/>
          <w:sz w:val="18"/>
          <w:szCs w:val="18"/>
        </w:rPr>
        <w:t xml:space="preserve"> </w:t>
      </w:r>
      <w:r w:rsidR="0082227B" w:rsidRPr="006C7274">
        <w:rPr>
          <w:rFonts w:ascii="Times New Roman" w:hAnsi="Times New Roman" w:cs="Times New Roman"/>
          <w:bCs/>
          <w:sz w:val="18"/>
          <w:szCs w:val="18"/>
        </w:rPr>
        <w:t>Paired Samples Correlations</w:t>
      </w:r>
    </w:p>
    <w:tbl>
      <w:tblPr>
        <w:tblW w:w="6663" w:type="dxa"/>
        <w:jc w:val="center"/>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851"/>
        <w:gridCol w:w="2268"/>
        <w:gridCol w:w="992"/>
        <w:gridCol w:w="1418"/>
        <w:gridCol w:w="1134"/>
      </w:tblGrid>
      <w:tr w:rsidR="0082227B" w:rsidRPr="006C7274" w:rsidTr="007F1D3F">
        <w:trPr>
          <w:cantSplit/>
          <w:jc w:val="center"/>
        </w:trPr>
        <w:tc>
          <w:tcPr>
            <w:tcW w:w="3119" w:type="dxa"/>
            <w:gridSpan w:val="2"/>
            <w:tcBorders>
              <w:top w:val="single" w:sz="4" w:space="0" w:color="auto"/>
              <w:bottom w:val="single" w:sz="4" w:space="0" w:color="auto"/>
            </w:tcBorders>
            <w:shd w:val="clear" w:color="auto" w:fill="FFFFFF"/>
            <w:vAlign w:val="bottom"/>
          </w:tcPr>
          <w:p w:rsidR="0082227B" w:rsidRPr="006C7274" w:rsidRDefault="0082227B" w:rsidP="00EC6A61">
            <w:pPr>
              <w:spacing w:after="0" w:line="240" w:lineRule="auto"/>
              <w:rPr>
                <w:rFonts w:ascii="Times New Roman" w:hAnsi="Times New Roman"/>
                <w:b/>
                <w:sz w:val="18"/>
                <w:szCs w:val="18"/>
              </w:rPr>
            </w:pPr>
          </w:p>
        </w:tc>
        <w:tc>
          <w:tcPr>
            <w:tcW w:w="992" w:type="dxa"/>
            <w:tcBorders>
              <w:top w:val="single" w:sz="4" w:space="0" w:color="auto"/>
              <w:bottom w:val="single" w:sz="4" w:space="0" w:color="auto"/>
            </w:tcBorders>
            <w:shd w:val="clear" w:color="auto" w:fill="FFFFFF"/>
            <w:vAlign w:val="bottom"/>
          </w:tcPr>
          <w:p w:rsidR="0082227B" w:rsidRPr="006C7274" w:rsidRDefault="0082227B" w:rsidP="00EC6A61">
            <w:pPr>
              <w:spacing w:after="0" w:line="240" w:lineRule="auto"/>
              <w:ind w:left="60" w:right="60"/>
              <w:jc w:val="center"/>
              <w:rPr>
                <w:rFonts w:ascii="Arial" w:hAnsi="Arial" w:cs="Arial"/>
                <w:b/>
                <w:sz w:val="18"/>
                <w:szCs w:val="18"/>
              </w:rPr>
            </w:pPr>
            <w:r w:rsidRPr="006C7274">
              <w:rPr>
                <w:rFonts w:ascii="Arial" w:hAnsi="Arial" w:cs="Arial"/>
                <w:b/>
                <w:sz w:val="18"/>
                <w:szCs w:val="18"/>
              </w:rPr>
              <w:t>N</w:t>
            </w:r>
          </w:p>
        </w:tc>
        <w:tc>
          <w:tcPr>
            <w:tcW w:w="1418" w:type="dxa"/>
            <w:tcBorders>
              <w:top w:val="single" w:sz="4" w:space="0" w:color="auto"/>
              <w:bottom w:val="single" w:sz="4" w:space="0" w:color="auto"/>
            </w:tcBorders>
            <w:shd w:val="clear" w:color="auto" w:fill="FFFFFF"/>
            <w:vAlign w:val="bottom"/>
          </w:tcPr>
          <w:p w:rsidR="0082227B" w:rsidRPr="006C7274" w:rsidRDefault="0082227B" w:rsidP="00EC6A61">
            <w:pPr>
              <w:spacing w:after="0" w:line="240" w:lineRule="auto"/>
              <w:ind w:left="60" w:right="60"/>
              <w:jc w:val="center"/>
              <w:rPr>
                <w:rFonts w:ascii="Arial" w:hAnsi="Arial" w:cs="Arial"/>
                <w:b/>
                <w:sz w:val="18"/>
                <w:szCs w:val="18"/>
              </w:rPr>
            </w:pPr>
            <w:r w:rsidRPr="006C7274">
              <w:rPr>
                <w:rFonts w:ascii="Arial" w:hAnsi="Arial" w:cs="Arial"/>
                <w:b/>
                <w:sz w:val="18"/>
                <w:szCs w:val="18"/>
              </w:rPr>
              <w:t>Correlation</w:t>
            </w:r>
          </w:p>
        </w:tc>
        <w:tc>
          <w:tcPr>
            <w:tcW w:w="1134" w:type="dxa"/>
            <w:tcBorders>
              <w:top w:val="single" w:sz="4" w:space="0" w:color="auto"/>
              <w:bottom w:val="single" w:sz="4" w:space="0" w:color="auto"/>
            </w:tcBorders>
            <w:shd w:val="clear" w:color="auto" w:fill="FFFFFF"/>
            <w:vAlign w:val="bottom"/>
          </w:tcPr>
          <w:p w:rsidR="0082227B" w:rsidRPr="006C7274" w:rsidRDefault="0082227B" w:rsidP="00EC6A61">
            <w:pPr>
              <w:spacing w:after="0" w:line="240" w:lineRule="auto"/>
              <w:ind w:left="60" w:right="60"/>
              <w:jc w:val="center"/>
              <w:rPr>
                <w:rFonts w:ascii="Arial" w:hAnsi="Arial" w:cs="Arial"/>
                <w:b/>
                <w:sz w:val="18"/>
                <w:szCs w:val="18"/>
              </w:rPr>
            </w:pPr>
            <w:r w:rsidRPr="006C7274">
              <w:rPr>
                <w:rFonts w:ascii="Arial" w:hAnsi="Arial" w:cs="Arial"/>
                <w:b/>
                <w:sz w:val="18"/>
                <w:szCs w:val="18"/>
              </w:rPr>
              <w:t>Sig.</w:t>
            </w:r>
          </w:p>
        </w:tc>
      </w:tr>
      <w:tr w:rsidR="0082227B" w:rsidRPr="006C7274" w:rsidTr="007F1D3F">
        <w:trPr>
          <w:cantSplit/>
          <w:jc w:val="center"/>
        </w:trPr>
        <w:tc>
          <w:tcPr>
            <w:tcW w:w="851" w:type="dxa"/>
            <w:tcBorders>
              <w:top w:val="single" w:sz="4" w:space="0" w:color="auto"/>
            </w:tcBorders>
            <w:shd w:val="clear" w:color="auto" w:fill="FFFFFF"/>
          </w:tcPr>
          <w:p w:rsidR="0082227B" w:rsidRPr="006C7274" w:rsidRDefault="0082227B" w:rsidP="00EC6A61">
            <w:pPr>
              <w:spacing w:after="0" w:line="240" w:lineRule="auto"/>
              <w:ind w:left="60" w:right="60"/>
              <w:rPr>
                <w:rFonts w:ascii="Arial" w:hAnsi="Arial" w:cs="Arial"/>
                <w:sz w:val="18"/>
                <w:szCs w:val="18"/>
              </w:rPr>
            </w:pPr>
            <w:r w:rsidRPr="006C7274">
              <w:rPr>
                <w:rFonts w:ascii="Arial" w:hAnsi="Arial" w:cs="Arial"/>
                <w:sz w:val="18"/>
                <w:szCs w:val="18"/>
              </w:rPr>
              <w:t>Pair 1</w:t>
            </w:r>
          </w:p>
        </w:tc>
        <w:tc>
          <w:tcPr>
            <w:tcW w:w="2268" w:type="dxa"/>
            <w:tcBorders>
              <w:top w:val="single" w:sz="4" w:space="0" w:color="auto"/>
            </w:tcBorders>
            <w:shd w:val="clear" w:color="auto" w:fill="FFFFFF"/>
          </w:tcPr>
          <w:p w:rsidR="0082227B" w:rsidRPr="007E4641" w:rsidRDefault="007E4641" w:rsidP="00EC6A61">
            <w:pPr>
              <w:spacing w:after="0" w:line="240" w:lineRule="auto"/>
              <w:ind w:left="60" w:right="60"/>
              <w:rPr>
                <w:rFonts w:ascii="Arial" w:hAnsi="Arial" w:cs="Arial"/>
                <w:sz w:val="18"/>
                <w:szCs w:val="18"/>
                <w:lang w:val="en-US"/>
              </w:rPr>
            </w:pPr>
            <w:r>
              <w:rPr>
                <w:rFonts w:ascii="Arial" w:hAnsi="Arial" w:cs="Arial"/>
                <w:sz w:val="18"/>
                <w:szCs w:val="18"/>
                <w:lang w:val="en-US"/>
              </w:rPr>
              <w:t>Pre-test &amp; Post-test</w:t>
            </w:r>
          </w:p>
        </w:tc>
        <w:tc>
          <w:tcPr>
            <w:tcW w:w="992" w:type="dxa"/>
            <w:tcBorders>
              <w:top w:val="single" w:sz="4" w:space="0" w:color="auto"/>
            </w:tcBorders>
            <w:shd w:val="clear" w:color="auto" w:fill="FFFFFF"/>
            <w:vAlign w:val="center"/>
          </w:tcPr>
          <w:p w:rsidR="0082227B" w:rsidRPr="006C7274" w:rsidRDefault="0082227B" w:rsidP="00EC6A61">
            <w:pPr>
              <w:spacing w:after="0" w:line="240" w:lineRule="auto"/>
              <w:ind w:left="60" w:right="60"/>
              <w:jc w:val="right"/>
              <w:rPr>
                <w:rFonts w:ascii="Arial" w:hAnsi="Arial" w:cs="Arial"/>
                <w:sz w:val="18"/>
                <w:szCs w:val="18"/>
              </w:rPr>
            </w:pPr>
            <w:r w:rsidRPr="006C7274">
              <w:rPr>
                <w:rFonts w:ascii="Arial" w:hAnsi="Arial" w:cs="Arial"/>
                <w:sz w:val="18"/>
                <w:szCs w:val="18"/>
              </w:rPr>
              <w:t>33</w:t>
            </w:r>
          </w:p>
        </w:tc>
        <w:tc>
          <w:tcPr>
            <w:tcW w:w="1418" w:type="dxa"/>
            <w:tcBorders>
              <w:top w:val="single" w:sz="4" w:space="0" w:color="auto"/>
            </w:tcBorders>
            <w:shd w:val="clear" w:color="auto" w:fill="FFFFFF"/>
            <w:vAlign w:val="center"/>
          </w:tcPr>
          <w:p w:rsidR="0082227B" w:rsidRPr="006C7274" w:rsidRDefault="0082227B" w:rsidP="00EC6A61">
            <w:pPr>
              <w:spacing w:after="0" w:line="240" w:lineRule="auto"/>
              <w:ind w:left="60" w:right="60"/>
              <w:jc w:val="right"/>
              <w:rPr>
                <w:rFonts w:ascii="Arial" w:hAnsi="Arial" w:cs="Arial"/>
                <w:sz w:val="18"/>
                <w:szCs w:val="18"/>
              </w:rPr>
            </w:pPr>
            <w:r w:rsidRPr="006C7274">
              <w:rPr>
                <w:rFonts w:ascii="Arial" w:hAnsi="Arial" w:cs="Arial"/>
                <w:sz w:val="18"/>
                <w:szCs w:val="18"/>
              </w:rPr>
              <w:t>,098</w:t>
            </w:r>
          </w:p>
        </w:tc>
        <w:tc>
          <w:tcPr>
            <w:tcW w:w="1134" w:type="dxa"/>
            <w:tcBorders>
              <w:top w:val="single" w:sz="4" w:space="0" w:color="auto"/>
            </w:tcBorders>
            <w:shd w:val="clear" w:color="auto" w:fill="FFFFFF"/>
            <w:vAlign w:val="center"/>
          </w:tcPr>
          <w:p w:rsidR="0082227B" w:rsidRPr="006C7274" w:rsidRDefault="0082227B" w:rsidP="00EC6A61">
            <w:pPr>
              <w:spacing w:after="0" w:line="240" w:lineRule="auto"/>
              <w:ind w:left="60" w:right="60"/>
              <w:jc w:val="right"/>
              <w:rPr>
                <w:rFonts w:ascii="Arial" w:hAnsi="Arial" w:cs="Arial"/>
                <w:sz w:val="18"/>
                <w:szCs w:val="18"/>
              </w:rPr>
            </w:pPr>
            <w:r w:rsidRPr="006C7274">
              <w:rPr>
                <w:rFonts w:ascii="Arial" w:hAnsi="Arial" w:cs="Arial"/>
                <w:sz w:val="18"/>
                <w:szCs w:val="18"/>
              </w:rPr>
              <w:t>,587</w:t>
            </w:r>
          </w:p>
        </w:tc>
      </w:tr>
    </w:tbl>
    <w:p w:rsidR="00E460DA" w:rsidRPr="00EC6A61" w:rsidRDefault="00E460DA" w:rsidP="00EC6A61">
      <w:pPr>
        <w:pStyle w:val="ADGVIBODYTEXT"/>
        <w:ind w:firstLine="0"/>
      </w:pPr>
    </w:p>
    <w:p w:rsidR="0082227B" w:rsidRPr="006C7274" w:rsidRDefault="00301425" w:rsidP="00EC6A61">
      <w:pPr>
        <w:pStyle w:val="ListParagraph"/>
        <w:spacing w:after="0" w:line="240" w:lineRule="auto"/>
        <w:ind w:left="644"/>
        <w:jc w:val="center"/>
        <w:rPr>
          <w:rFonts w:ascii="Times New Roman" w:hAnsi="Times New Roman" w:cs="Times New Roman"/>
          <w:sz w:val="18"/>
          <w:szCs w:val="18"/>
        </w:rPr>
      </w:pPr>
      <w:r w:rsidRPr="006C7274">
        <w:rPr>
          <w:rFonts w:ascii="Times New Roman" w:hAnsi="Times New Roman" w:cs="Times New Roman"/>
          <w:b/>
          <w:sz w:val="18"/>
          <w:szCs w:val="18"/>
        </w:rPr>
        <w:t>TAB</w:t>
      </w:r>
      <w:r w:rsidRPr="006C7274">
        <w:rPr>
          <w:rFonts w:ascii="Times New Roman" w:hAnsi="Times New Roman" w:cs="Times New Roman"/>
          <w:b/>
          <w:sz w:val="18"/>
          <w:szCs w:val="18"/>
          <w:lang w:val="id-ID"/>
        </w:rPr>
        <w:t>LE</w:t>
      </w:r>
      <w:r w:rsidRPr="006C7274">
        <w:rPr>
          <w:rFonts w:ascii="Times New Roman" w:hAnsi="Times New Roman" w:cs="Times New Roman"/>
          <w:b/>
          <w:sz w:val="18"/>
          <w:szCs w:val="18"/>
        </w:rPr>
        <w:t xml:space="preserve"> </w:t>
      </w:r>
      <w:r w:rsidRPr="006C7274">
        <w:rPr>
          <w:rFonts w:ascii="Times New Roman" w:hAnsi="Times New Roman" w:cs="Times New Roman"/>
          <w:b/>
          <w:sz w:val="18"/>
          <w:szCs w:val="18"/>
          <w:lang w:val="id-ID"/>
        </w:rPr>
        <w:t>4</w:t>
      </w:r>
      <w:r w:rsidRPr="006C7274">
        <w:rPr>
          <w:rFonts w:ascii="Times New Roman" w:hAnsi="Times New Roman" w:cs="Times New Roman"/>
          <w:b/>
          <w:sz w:val="18"/>
          <w:szCs w:val="18"/>
        </w:rPr>
        <w:t>.</w:t>
      </w:r>
      <w:r w:rsidR="0082227B" w:rsidRPr="006C7274">
        <w:rPr>
          <w:rFonts w:ascii="Arial" w:hAnsi="Arial" w:cs="Arial"/>
          <w:b/>
          <w:bCs/>
          <w:sz w:val="18"/>
          <w:szCs w:val="18"/>
        </w:rPr>
        <w:t xml:space="preserve"> </w:t>
      </w:r>
      <w:r w:rsidR="0082227B" w:rsidRPr="006C7274">
        <w:rPr>
          <w:rFonts w:ascii="Times New Roman" w:hAnsi="Times New Roman" w:cs="Times New Roman"/>
          <w:bCs/>
          <w:sz w:val="18"/>
          <w:szCs w:val="18"/>
        </w:rPr>
        <w:t>Paired Samples Statistics</w:t>
      </w:r>
    </w:p>
    <w:tbl>
      <w:tblPr>
        <w:tblW w:w="7068" w:type="dxa"/>
        <w:jc w:val="center"/>
        <w:tblLayout w:type="fixed"/>
        <w:tblCellMar>
          <w:left w:w="0" w:type="dxa"/>
          <w:right w:w="0" w:type="dxa"/>
        </w:tblCellMar>
        <w:tblLook w:val="0000" w:firstRow="0" w:lastRow="0" w:firstColumn="0" w:lastColumn="0" w:noHBand="0" w:noVBand="0"/>
      </w:tblPr>
      <w:tblGrid>
        <w:gridCol w:w="831"/>
        <w:gridCol w:w="1159"/>
        <w:gridCol w:w="1029"/>
        <w:gridCol w:w="1029"/>
        <w:gridCol w:w="1445"/>
        <w:gridCol w:w="1575"/>
      </w:tblGrid>
      <w:tr w:rsidR="0082227B" w:rsidRPr="006C7274" w:rsidTr="007F1D3F">
        <w:trPr>
          <w:cantSplit/>
          <w:jc w:val="center"/>
        </w:trPr>
        <w:tc>
          <w:tcPr>
            <w:tcW w:w="1990" w:type="dxa"/>
            <w:gridSpan w:val="2"/>
            <w:tcBorders>
              <w:top w:val="single" w:sz="4" w:space="0" w:color="auto"/>
              <w:bottom w:val="single" w:sz="4" w:space="0" w:color="auto"/>
            </w:tcBorders>
            <w:shd w:val="clear" w:color="auto" w:fill="FFFFFF"/>
            <w:vAlign w:val="bottom"/>
          </w:tcPr>
          <w:p w:rsidR="0082227B" w:rsidRPr="006C7274" w:rsidRDefault="0082227B" w:rsidP="006C7274">
            <w:pPr>
              <w:spacing w:after="0" w:line="240" w:lineRule="auto"/>
              <w:jc w:val="right"/>
              <w:rPr>
                <w:rFonts w:ascii="Times New Roman" w:hAnsi="Times New Roman"/>
                <w:b/>
                <w:sz w:val="18"/>
                <w:szCs w:val="18"/>
              </w:rPr>
            </w:pPr>
          </w:p>
        </w:tc>
        <w:tc>
          <w:tcPr>
            <w:tcW w:w="1029" w:type="dxa"/>
            <w:tcBorders>
              <w:top w:val="single" w:sz="4" w:space="0" w:color="auto"/>
              <w:bottom w:val="single" w:sz="4" w:space="0" w:color="auto"/>
            </w:tcBorders>
            <w:shd w:val="clear" w:color="auto" w:fill="FFFFFF"/>
            <w:vAlign w:val="bottom"/>
          </w:tcPr>
          <w:p w:rsidR="0082227B" w:rsidRPr="006C7274" w:rsidRDefault="0082227B" w:rsidP="00EC6A61">
            <w:pPr>
              <w:spacing w:after="0" w:line="240" w:lineRule="auto"/>
              <w:ind w:left="60" w:right="60"/>
              <w:jc w:val="center"/>
              <w:rPr>
                <w:rFonts w:ascii="Arial" w:hAnsi="Arial" w:cs="Arial"/>
                <w:b/>
                <w:sz w:val="18"/>
                <w:szCs w:val="18"/>
              </w:rPr>
            </w:pPr>
            <w:r w:rsidRPr="006C7274">
              <w:rPr>
                <w:rFonts w:ascii="Arial" w:hAnsi="Arial" w:cs="Arial"/>
                <w:b/>
                <w:sz w:val="18"/>
                <w:szCs w:val="18"/>
              </w:rPr>
              <w:t>Mean</w:t>
            </w:r>
          </w:p>
        </w:tc>
        <w:tc>
          <w:tcPr>
            <w:tcW w:w="1029" w:type="dxa"/>
            <w:tcBorders>
              <w:top w:val="single" w:sz="4" w:space="0" w:color="auto"/>
              <w:bottom w:val="single" w:sz="4" w:space="0" w:color="auto"/>
            </w:tcBorders>
            <w:shd w:val="clear" w:color="auto" w:fill="FFFFFF"/>
            <w:vAlign w:val="bottom"/>
          </w:tcPr>
          <w:p w:rsidR="0082227B" w:rsidRPr="006C7274" w:rsidRDefault="0082227B" w:rsidP="00EC6A61">
            <w:pPr>
              <w:spacing w:after="0" w:line="240" w:lineRule="auto"/>
              <w:ind w:left="60" w:right="60"/>
              <w:jc w:val="center"/>
              <w:rPr>
                <w:rFonts w:ascii="Arial" w:hAnsi="Arial" w:cs="Arial"/>
                <w:b/>
                <w:sz w:val="18"/>
                <w:szCs w:val="18"/>
              </w:rPr>
            </w:pPr>
            <w:r w:rsidRPr="006C7274">
              <w:rPr>
                <w:rFonts w:ascii="Arial" w:hAnsi="Arial" w:cs="Arial"/>
                <w:b/>
                <w:sz w:val="18"/>
                <w:szCs w:val="18"/>
              </w:rPr>
              <w:t>N</w:t>
            </w:r>
          </w:p>
        </w:tc>
        <w:tc>
          <w:tcPr>
            <w:tcW w:w="1445" w:type="dxa"/>
            <w:tcBorders>
              <w:top w:val="single" w:sz="4" w:space="0" w:color="auto"/>
              <w:bottom w:val="single" w:sz="4" w:space="0" w:color="auto"/>
            </w:tcBorders>
            <w:shd w:val="clear" w:color="auto" w:fill="FFFFFF"/>
            <w:vAlign w:val="bottom"/>
          </w:tcPr>
          <w:p w:rsidR="0082227B" w:rsidRPr="006C7274" w:rsidRDefault="0082227B" w:rsidP="00EC6A61">
            <w:pPr>
              <w:spacing w:after="0" w:line="240" w:lineRule="auto"/>
              <w:ind w:left="60" w:right="60"/>
              <w:jc w:val="center"/>
              <w:rPr>
                <w:rFonts w:ascii="Arial" w:hAnsi="Arial" w:cs="Arial"/>
                <w:b/>
                <w:sz w:val="18"/>
                <w:szCs w:val="18"/>
              </w:rPr>
            </w:pPr>
            <w:r w:rsidRPr="006C7274">
              <w:rPr>
                <w:rFonts w:ascii="Arial" w:hAnsi="Arial" w:cs="Arial"/>
                <w:b/>
                <w:sz w:val="18"/>
                <w:szCs w:val="18"/>
              </w:rPr>
              <w:t>Std. Deviation</w:t>
            </w:r>
          </w:p>
        </w:tc>
        <w:tc>
          <w:tcPr>
            <w:tcW w:w="1575" w:type="dxa"/>
            <w:tcBorders>
              <w:top w:val="single" w:sz="4" w:space="0" w:color="auto"/>
              <w:bottom w:val="single" w:sz="4" w:space="0" w:color="auto"/>
            </w:tcBorders>
            <w:shd w:val="clear" w:color="auto" w:fill="FFFFFF"/>
            <w:vAlign w:val="bottom"/>
          </w:tcPr>
          <w:p w:rsidR="0082227B" w:rsidRPr="006C7274" w:rsidRDefault="0082227B" w:rsidP="00EC6A61">
            <w:pPr>
              <w:spacing w:after="0" w:line="240" w:lineRule="auto"/>
              <w:ind w:left="60" w:right="60"/>
              <w:jc w:val="center"/>
              <w:rPr>
                <w:rFonts w:ascii="Arial" w:hAnsi="Arial" w:cs="Arial"/>
                <w:b/>
                <w:sz w:val="18"/>
                <w:szCs w:val="18"/>
              </w:rPr>
            </w:pPr>
            <w:r w:rsidRPr="006C7274">
              <w:rPr>
                <w:rFonts w:ascii="Arial" w:hAnsi="Arial" w:cs="Arial"/>
                <w:b/>
                <w:sz w:val="18"/>
                <w:szCs w:val="18"/>
              </w:rPr>
              <w:t>Std. Error Mean</w:t>
            </w:r>
          </w:p>
        </w:tc>
      </w:tr>
      <w:tr w:rsidR="0082227B" w:rsidRPr="006C7274" w:rsidTr="007F1D3F">
        <w:trPr>
          <w:cantSplit/>
          <w:jc w:val="center"/>
        </w:trPr>
        <w:tc>
          <w:tcPr>
            <w:tcW w:w="831" w:type="dxa"/>
            <w:vMerge w:val="restart"/>
            <w:tcBorders>
              <w:top w:val="single" w:sz="4" w:space="0" w:color="auto"/>
            </w:tcBorders>
            <w:shd w:val="clear" w:color="auto" w:fill="FFFFFF"/>
          </w:tcPr>
          <w:p w:rsidR="0082227B" w:rsidRPr="006C7274" w:rsidRDefault="0082227B" w:rsidP="00EC6A61">
            <w:pPr>
              <w:spacing w:after="0" w:line="240" w:lineRule="auto"/>
              <w:ind w:left="60" w:right="60"/>
              <w:jc w:val="center"/>
              <w:rPr>
                <w:rFonts w:ascii="Arial" w:hAnsi="Arial" w:cs="Arial"/>
                <w:sz w:val="18"/>
                <w:szCs w:val="18"/>
              </w:rPr>
            </w:pPr>
            <w:r w:rsidRPr="006C7274">
              <w:rPr>
                <w:rFonts w:ascii="Arial" w:hAnsi="Arial" w:cs="Arial"/>
                <w:sz w:val="18"/>
                <w:szCs w:val="18"/>
              </w:rPr>
              <w:t>Pair 1</w:t>
            </w:r>
          </w:p>
        </w:tc>
        <w:tc>
          <w:tcPr>
            <w:tcW w:w="1159" w:type="dxa"/>
            <w:tcBorders>
              <w:top w:val="single" w:sz="4" w:space="0" w:color="auto"/>
            </w:tcBorders>
            <w:shd w:val="clear" w:color="auto" w:fill="FFFFFF"/>
          </w:tcPr>
          <w:p w:rsidR="0082227B" w:rsidRPr="007E4641" w:rsidRDefault="007E4641" w:rsidP="00EC6A61">
            <w:pPr>
              <w:spacing w:after="0" w:line="240" w:lineRule="auto"/>
              <w:ind w:left="60" w:right="60"/>
              <w:jc w:val="center"/>
              <w:rPr>
                <w:rFonts w:ascii="Arial" w:hAnsi="Arial" w:cs="Arial"/>
                <w:sz w:val="18"/>
                <w:szCs w:val="18"/>
                <w:lang w:val="en-US"/>
              </w:rPr>
            </w:pPr>
            <w:r>
              <w:rPr>
                <w:rFonts w:ascii="Arial" w:hAnsi="Arial" w:cs="Arial"/>
                <w:sz w:val="18"/>
                <w:szCs w:val="18"/>
                <w:lang w:val="en-US"/>
              </w:rPr>
              <w:t>Pre-test</w:t>
            </w:r>
          </w:p>
        </w:tc>
        <w:tc>
          <w:tcPr>
            <w:tcW w:w="1029" w:type="dxa"/>
            <w:tcBorders>
              <w:top w:val="single" w:sz="4" w:space="0" w:color="auto"/>
            </w:tcBorders>
            <w:shd w:val="clear" w:color="auto" w:fill="FFFFFF"/>
            <w:vAlign w:val="center"/>
          </w:tcPr>
          <w:p w:rsidR="0082227B" w:rsidRPr="006C7274" w:rsidRDefault="0082227B" w:rsidP="00EC6A61">
            <w:pPr>
              <w:spacing w:after="0" w:line="240" w:lineRule="auto"/>
              <w:ind w:left="60" w:right="60"/>
              <w:jc w:val="center"/>
              <w:rPr>
                <w:rFonts w:ascii="Arial" w:hAnsi="Arial" w:cs="Arial"/>
                <w:sz w:val="18"/>
                <w:szCs w:val="18"/>
              </w:rPr>
            </w:pPr>
            <w:r w:rsidRPr="006C7274">
              <w:rPr>
                <w:rFonts w:ascii="Arial" w:hAnsi="Arial" w:cs="Arial"/>
                <w:sz w:val="18"/>
                <w:szCs w:val="18"/>
              </w:rPr>
              <w:t>39,09</w:t>
            </w:r>
          </w:p>
        </w:tc>
        <w:tc>
          <w:tcPr>
            <w:tcW w:w="1029" w:type="dxa"/>
            <w:tcBorders>
              <w:top w:val="single" w:sz="4" w:space="0" w:color="auto"/>
            </w:tcBorders>
            <w:shd w:val="clear" w:color="auto" w:fill="FFFFFF"/>
            <w:vAlign w:val="center"/>
          </w:tcPr>
          <w:p w:rsidR="0082227B" w:rsidRPr="006C7274" w:rsidRDefault="0082227B" w:rsidP="00EC6A61">
            <w:pPr>
              <w:spacing w:after="0" w:line="240" w:lineRule="auto"/>
              <w:ind w:left="60" w:right="60"/>
              <w:jc w:val="center"/>
              <w:rPr>
                <w:rFonts w:ascii="Arial" w:hAnsi="Arial" w:cs="Arial"/>
                <w:sz w:val="18"/>
                <w:szCs w:val="18"/>
              </w:rPr>
            </w:pPr>
            <w:r w:rsidRPr="006C7274">
              <w:rPr>
                <w:rFonts w:ascii="Arial" w:hAnsi="Arial" w:cs="Arial"/>
                <w:sz w:val="18"/>
                <w:szCs w:val="18"/>
              </w:rPr>
              <w:t>33</w:t>
            </w:r>
          </w:p>
        </w:tc>
        <w:tc>
          <w:tcPr>
            <w:tcW w:w="1445" w:type="dxa"/>
            <w:tcBorders>
              <w:top w:val="single" w:sz="4" w:space="0" w:color="auto"/>
            </w:tcBorders>
            <w:shd w:val="clear" w:color="auto" w:fill="FFFFFF"/>
            <w:vAlign w:val="center"/>
          </w:tcPr>
          <w:p w:rsidR="0082227B" w:rsidRPr="006C7274" w:rsidRDefault="0082227B" w:rsidP="00EC6A61">
            <w:pPr>
              <w:spacing w:after="0" w:line="240" w:lineRule="auto"/>
              <w:ind w:left="60" w:right="60"/>
              <w:jc w:val="center"/>
              <w:rPr>
                <w:rFonts w:ascii="Arial" w:hAnsi="Arial" w:cs="Arial"/>
                <w:sz w:val="18"/>
                <w:szCs w:val="18"/>
              </w:rPr>
            </w:pPr>
            <w:r w:rsidRPr="006C7274">
              <w:rPr>
                <w:rFonts w:ascii="Arial" w:hAnsi="Arial" w:cs="Arial"/>
                <w:sz w:val="18"/>
                <w:szCs w:val="18"/>
              </w:rPr>
              <w:t>8,790</w:t>
            </w:r>
          </w:p>
        </w:tc>
        <w:tc>
          <w:tcPr>
            <w:tcW w:w="1575" w:type="dxa"/>
            <w:tcBorders>
              <w:top w:val="single" w:sz="4" w:space="0" w:color="auto"/>
            </w:tcBorders>
            <w:shd w:val="clear" w:color="auto" w:fill="FFFFFF"/>
            <w:vAlign w:val="center"/>
          </w:tcPr>
          <w:p w:rsidR="0082227B" w:rsidRPr="006C7274" w:rsidRDefault="0082227B" w:rsidP="00EC6A61">
            <w:pPr>
              <w:spacing w:after="0" w:line="240" w:lineRule="auto"/>
              <w:ind w:left="60" w:right="60"/>
              <w:jc w:val="center"/>
              <w:rPr>
                <w:rFonts w:ascii="Arial" w:hAnsi="Arial" w:cs="Arial"/>
                <w:sz w:val="18"/>
                <w:szCs w:val="18"/>
              </w:rPr>
            </w:pPr>
            <w:r w:rsidRPr="006C7274">
              <w:rPr>
                <w:rFonts w:ascii="Arial" w:hAnsi="Arial" w:cs="Arial"/>
                <w:sz w:val="18"/>
                <w:szCs w:val="18"/>
              </w:rPr>
              <w:t>1,530</w:t>
            </w:r>
          </w:p>
        </w:tc>
      </w:tr>
      <w:tr w:rsidR="0082227B" w:rsidRPr="006C7274" w:rsidTr="007F1D3F">
        <w:trPr>
          <w:cantSplit/>
          <w:jc w:val="center"/>
        </w:trPr>
        <w:tc>
          <w:tcPr>
            <w:tcW w:w="831" w:type="dxa"/>
            <w:vMerge/>
            <w:tcBorders>
              <w:bottom w:val="single" w:sz="4" w:space="0" w:color="auto"/>
            </w:tcBorders>
            <w:shd w:val="clear" w:color="auto" w:fill="FFFFFF"/>
          </w:tcPr>
          <w:p w:rsidR="0082227B" w:rsidRPr="006C7274" w:rsidRDefault="0082227B" w:rsidP="00EC6A61">
            <w:pPr>
              <w:spacing w:after="0" w:line="240" w:lineRule="auto"/>
              <w:jc w:val="center"/>
              <w:rPr>
                <w:rFonts w:ascii="Arial" w:hAnsi="Arial" w:cs="Arial"/>
                <w:sz w:val="18"/>
                <w:szCs w:val="18"/>
              </w:rPr>
            </w:pPr>
          </w:p>
        </w:tc>
        <w:tc>
          <w:tcPr>
            <w:tcW w:w="1159" w:type="dxa"/>
            <w:tcBorders>
              <w:bottom w:val="single" w:sz="4" w:space="0" w:color="auto"/>
            </w:tcBorders>
            <w:shd w:val="clear" w:color="auto" w:fill="FFFFFF"/>
          </w:tcPr>
          <w:p w:rsidR="0082227B" w:rsidRPr="007E4641" w:rsidRDefault="007E4641" w:rsidP="00EC6A61">
            <w:pPr>
              <w:spacing w:after="0" w:line="240" w:lineRule="auto"/>
              <w:ind w:left="60" w:right="60"/>
              <w:jc w:val="center"/>
              <w:rPr>
                <w:rFonts w:ascii="Arial" w:hAnsi="Arial" w:cs="Arial"/>
                <w:sz w:val="18"/>
                <w:szCs w:val="18"/>
                <w:lang w:val="en-US"/>
              </w:rPr>
            </w:pPr>
            <w:r>
              <w:rPr>
                <w:rFonts w:ascii="Arial" w:hAnsi="Arial" w:cs="Arial"/>
                <w:sz w:val="18"/>
                <w:szCs w:val="18"/>
                <w:lang w:val="en-US"/>
              </w:rPr>
              <w:t>Post-test</w:t>
            </w:r>
          </w:p>
        </w:tc>
        <w:tc>
          <w:tcPr>
            <w:tcW w:w="1029" w:type="dxa"/>
            <w:tcBorders>
              <w:bottom w:val="single" w:sz="4" w:space="0" w:color="auto"/>
            </w:tcBorders>
            <w:shd w:val="clear" w:color="auto" w:fill="FFFFFF"/>
            <w:vAlign w:val="center"/>
          </w:tcPr>
          <w:p w:rsidR="0082227B" w:rsidRPr="006C7274" w:rsidRDefault="0082227B" w:rsidP="00EC6A61">
            <w:pPr>
              <w:spacing w:after="0" w:line="240" w:lineRule="auto"/>
              <w:ind w:left="60" w:right="60"/>
              <w:jc w:val="center"/>
              <w:rPr>
                <w:rFonts w:ascii="Arial" w:hAnsi="Arial" w:cs="Arial"/>
                <w:sz w:val="18"/>
                <w:szCs w:val="18"/>
              </w:rPr>
            </w:pPr>
            <w:r w:rsidRPr="006C7274">
              <w:rPr>
                <w:rFonts w:ascii="Arial" w:hAnsi="Arial" w:cs="Arial"/>
                <w:sz w:val="18"/>
                <w:szCs w:val="18"/>
              </w:rPr>
              <w:t>81,52</w:t>
            </w:r>
          </w:p>
        </w:tc>
        <w:tc>
          <w:tcPr>
            <w:tcW w:w="1029" w:type="dxa"/>
            <w:tcBorders>
              <w:bottom w:val="single" w:sz="4" w:space="0" w:color="auto"/>
            </w:tcBorders>
            <w:shd w:val="clear" w:color="auto" w:fill="FFFFFF"/>
            <w:vAlign w:val="center"/>
          </w:tcPr>
          <w:p w:rsidR="0082227B" w:rsidRPr="006C7274" w:rsidRDefault="0082227B" w:rsidP="00EC6A61">
            <w:pPr>
              <w:spacing w:after="0" w:line="240" w:lineRule="auto"/>
              <w:ind w:left="60" w:right="60"/>
              <w:jc w:val="center"/>
              <w:rPr>
                <w:rFonts w:ascii="Arial" w:hAnsi="Arial" w:cs="Arial"/>
                <w:sz w:val="18"/>
                <w:szCs w:val="18"/>
              </w:rPr>
            </w:pPr>
            <w:r w:rsidRPr="006C7274">
              <w:rPr>
                <w:rFonts w:ascii="Arial" w:hAnsi="Arial" w:cs="Arial"/>
                <w:sz w:val="18"/>
                <w:szCs w:val="18"/>
              </w:rPr>
              <w:t>33</w:t>
            </w:r>
          </w:p>
        </w:tc>
        <w:tc>
          <w:tcPr>
            <w:tcW w:w="1445" w:type="dxa"/>
            <w:tcBorders>
              <w:bottom w:val="single" w:sz="4" w:space="0" w:color="auto"/>
            </w:tcBorders>
            <w:shd w:val="clear" w:color="auto" w:fill="FFFFFF"/>
            <w:vAlign w:val="center"/>
          </w:tcPr>
          <w:p w:rsidR="0082227B" w:rsidRPr="006C7274" w:rsidRDefault="0082227B" w:rsidP="00EC6A61">
            <w:pPr>
              <w:spacing w:after="0" w:line="240" w:lineRule="auto"/>
              <w:ind w:left="60" w:right="60"/>
              <w:jc w:val="center"/>
              <w:rPr>
                <w:rFonts w:ascii="Arial" w:hAnsi="Arial" w:cs="Arial"/>
                <w:sz w:val="18"/>
                <w:szCs w:val="18"/>
              </w:rPr>
            </w:pPr>
            <w:r w:rsidRPr="006C7274">
              <w:rPr>
                <w:rFonts w:ascii="Arial" w:hAnsi="Arial" w:cs="Arial"/>
                <w:sz w:val="18"/>
                <w:szCs w:val="18"/>
              </w:rPr>
              <w:t>12,530</w:t>
            </w:r>
          </w:p>
        </w:tc>
        <w:tc>
          <w:tcPr>
            <w:tcW w:w="1575" w:type="dxa"/>
            <w:tcBorders>
              <w:bottom w:val="single" w:sz="4" w:space="0" w:color="auto"/>
            </w:tcBorders>
            <w:shd w:val="clear" w:color="auto" w:fill="FFFFFF"/>
            <w:vAlign w:val="center"/>
          </w:tcPr>
          <w:p w:rsidR="0082227B" w:rsidRPr="006C7274" w:rsidRDefault="0082227B" w:rsidP="00EC6A61">
            <w:pPr>
              <w:spacing w:after="0" w:line="240" w:lineRule="auto"/>
              <w:ind w:left="60" w:right="60"/>
              <w:jc w:val="center"/>
              <w:rPr>
                <w:rFonts w:ascii="Arial" w:hAnsi="Arial" w:cs="Arial"/>
                <w:sz w:val="18"/>
                <w:szCs w:val="18"/>
              </w:rPr>
            </w:pPr>
            <w:r w:rsidRPr="006C7274">
              <w:rPr>
                <w:rFonts w:ascii="Arial" w:hAnsi="Arial" w:cs="Arial"/>
                <w:sz w:val="18"/>
                <w:szCs w:val="18"/>
              </w:rPr>
              <w:t>2,181</w:t>
            </w:r>
          </w:p>
        </w:tc>
      </w:tr>
    </w:tbl>
    <w:p w:rsidR="006C6254" w:rsidRPr="00EC6A61" w:rsidRDefault="006C6254" w:rsidP="00E36D71">
      <w:pPr>
        <w:pStyle w:val="ADGVIBODYTEXT"/>
        <w:ind w:firstLine="0"/>
      </w:pPr>
    </w:p>
    <w:p w:rsidR="00E36D71" w:rsidRPr="00EC6A61" w:rsidRDefault="00E36D71" w:rsidP="00E36D71">
      <w:pPr>
        <w:pStyle w:val="ADGVIBODYTEXT"/>
        <w:ind w:firstLine="0"/>
        <w:rPr>
          <w:b/>
        </w:rPr>
      </w:pPr>
    </w:p>
    <w:p w:rsidR="006C6254" w:rsidRPr="006C7274" w:rsidRDefault="00DD3727" w:rsidP="00E36D71">
      <w:pPr>
        <w:pStyle w:val="ADGVIBODYTEXT"/>
        <w:ind w:firstLine="0"/>
        <w:rPr>
          <w:b/>
          <w:sz w:val="20"/>
          <w:szCs w:val="20"/>
        </w:rPr>
      </w:pPr>
      <w:r w:rsidRPr="006C7274">
        <w:rPr>
          <w:b/>
          <w:sz w:val="20"/>
          <w:szCs w:val="20"/>
        </w:rPr>
        <w:t>Significance of Product Content</w:t>
      </w:r>
    </w:p>
    <w:p w:rsidR="009A3925" w:rsidRPr="006C7274" w:rsidRDefault="009A3925" w:rsidP="00E36D71">
      <w:pPr>
        <w:pStyle w:val="ADGVIBODYTEXT"/>
        <w:rPr>
          <w:sz w:val="20"/>
          <w:szCs w:val="20"/>
        </w:rPr>
        <w:sectPr w:rsidR="009A3925" w:rsidRPr="006C7274" w:rsidSect="00231FE1">
          <w:type w:val="continuous"/>
          <w:pgSz w:w="11906" w:h="16838"/>
          <w:pgMar w:top="1531" w:right="1418" w:bottom="1531" w:left="1701" w:header="856" w:footer="1005" w:gutter="0"/>
          <w:pgNumType w:start="2"/>
          <w:cols w:space="709"/>
          <w:docGrid w:linePitch="360"/>
        </w:sectPr>
      </w:pPr>
    </w:p>
    <w:p w:rsidR="009A3925" w:rsidRPr="006C7274" w:rsidRDefault="00DD3727" w:rsidP="00E36D71">
      <w:pPr>
        <w:pStyle w:val="ADGVIBODYTEXT"/>
        <w:rPr>
          <w:sz w:val="20"/>
          <w:szCs w:val="20"/>
        </w:rPr>
      </w:pPr>
      <w:r w:rsidRPr="006C7274">
        <w:rPr>
          <w:sz w:val="20"/>
          <w:szCs w:val="20"/>
        </w:rPr>
        <w:t>The existence of PBIL (project-based independent learning) is an effort to embody the principle of national development, which is to carry out life long learning, by prioritizing independent education and experiential learning.</w:t>
      </w:r>
      <w:r w:rsidR="009A3925" w:rsidRPr="006C7274">
        <w:rPr>
          <w:sz w:val="20"/>
          <w:szCs w:val="20"/>
        </w:rPr>
        <w:t xml:space="preserve"> </w:t>
      </w:r>
    </w:p>
    <w:p w:rsidR="009A3925" w:rsidRPr="006C7274" w:rsidRDefault="009A3925" w:rsidP="00552953">
      <w:pPr>
        <w:pStyle w:val="ADGVIBODYTEXT"/>
        <w:spacing w:before="120"/>
        <w:rPr>
          <w:sz w:val="20"/>
          <w:szCs w:val="20"/>
        </w:rPr>
      </w:pPr>
      <w:r w:rsidRPr="006C7274">
        <w:rPr>
          <w:sz w:val="20"/>
          <w:szCs w:val="20"/>
        </w:rPr>
        <w:t>Independence in PBIL implements indirect learning which in its implementation consists of face-to-face learning at the beginning of learning then subsequently there is no face-to-face learning. In addition, the PBIL model also invites students to complete their projects based on their own experiences, either through friends or more expert people.</w:t>
      </w:r>
    </w:p>
    <w:p w:rsidR="00E02734" w:rsidRPr="00552953" w:rsidRDefault="00E02734" w:rsidP="00552953">
      <w:pPr>
        <w:pStyle w:val="ADGVIBODYTEXT"/>
        <w:spacing w:before="120"/>
        <w:rPr>
          <w:sz w:val="24"/>
          <w:szCs w:val="24"/>
        </w:rPr>
      </w:pPr>
    </w:p>
    <w:p w:rsidR="009A3925" w:rsidRPr="00552953" w:rsidRDefault="009A3925" w:rsidP="00552953">
      <w:pPr>
        <w:pStyle w:val="ADGVIBODYTEXT"/>
        <w:spacing w:before="120"/>
        <w:ind w:firstLine="0"/>
        <w:jc w:val="center"/>
        <w:rPr>
          <w:sz w:val="24"/>
          <w:szCs w:val="24"/>
        </w:rPr>
      </w:pPr>
      <w:r w:rsidRPr="00552953">
        <w:rPr>
          <w:noProof/>
          <w:sz w:val="24"/>
          <w:szCs w:val="24"/>
          <w:lang w:eastAsia="id-ID"/>
        </w:rPr>
        <w:drawing>
          <wp:inline distT="0" distB="0" distL="0" distR="0" wp14:anchorId="1E87C1BC" wp14:editId="59200E28">
            <wp:extent cx="3333509" cy="1767035"/>
            <wp:effectExtent l="0" t="0" r="635"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333509" cy="1767035"/>
                    </a:xfrm>
                    <a:prstGeom prst="rect">
                      <a:avLst/>
                    </a:prstGeom>
                  </pic:spPr>
                </pic:pic>
              </a:graphicData>
            </a:graphic>
          </wp:inline>
        </w:drawing>
      </w:r>
    </w:p>
    <w:p w:rsidR="009A3925" w:rsidRPr="006C7274" w:rsidRDefault="008335F8" w:rsidP="00552953">
      <w:pPr>
        <w:pStyle w:val="ADGVIBODYTEXT"/>
        <w:spacing w:before="120"/>
        <w:ind w:firstLine="0"/>
        <w:jc w:val="center"/>
        <w:rPr>
          <w:sz w:val="18"/>
          <w:szCs w:val="18"/>
        </w:rPr>
      </w:pPr>
      <w:r w:rsidRPr="006C7274">
        <w:rPr>
          <w:b/>
          <w:sz w:val="18"/>
          <w:szCs w:val="18"/>
        </w:rPr>
        <w:t>FIGURE 1.</w:t>
      </w:r>
      <w:r w:rsidR="009A3925" w:rsidRPr="006C7274">
        <w:rPr>
          <w:sz w:val="18"/>
          <w:szCs w:val="18"/>
        </w:rPr>
        <w:t xml:space="preserve"> Retention of Learning</w:t>
      </w:r>
    </w:p>
    <w:p w:rsidR="009A3925" w:rsidRPr="00552953" w:rsidRDefault="009A3925" w:rsidP="00552953">
      <w:pPr>
        <w:pStyle w:val="ADGVIBODYTEXT"/>
        <w:spacing w:before="120"/>
        <w:rPr>
          <w:sz w:val="24"/>
          <w:szCs w:val="24"/>
        </w:rPr>
      </w:pPr>
    </w:p>
    <w:p w:rsidR="009A3925" w:rsidRPr="006C7274" w:rsidRDefault="009A3925" w:rsidP="00552953">
      <w:pPr>
        <w:pStyle w:val="ADGVIBODYTEXT"/>
        <w:spacing w:before="120"/>
        <w:rPr>
          <w:sz w:val="20"/>
          <w:szCs w:val="20"/>
        </w:rPr>
      </w:pPr>
      <w:r w:rsidRPr="006C7274">
        <w:rPr>
          <w:sz w:val="20"/>
          <w:szCs w:val="20"/>
        </w:rPr>
        <w:t xml:space="preserve"> </w:t>
      </w:r>
      <w:r w:rsidR="00DD3727" w:rsidRPr="006C7274">
        <w:rPr>
          <w:sz w:val="20"/>
          <w:szCs w:val="20"/>
        </w:rPr>
        <w:t xml:space="preserve">The application of the PBIL model begins with a face-to-face meeting at the first </w:t>
      </w:r>
      <w:r w:rsidR="00880AE5" w:rsidRPr="006C7274">
        <w:rPr>
          <w:sz w:val="20"/>
          <w:szCs w:val="20"/>
        </w:rPr>
        <w:t>meeting. Furthermore</w:t>
      </w:r>
      <w:r w:rsidR="00880AE5" w:rsidRPr="006C7274">
        <w:rPr>
          <w:sz w:val="20"/>
          <w:szCs w:val="20"/>
          <w:lang w:val="en-US"/>
        </w:rPr>
        <w:t xml:space="preserve"> </w:t>
      </w:r>
      <w:r w:rsidR="00DD3727" w:rsidRPr="006C7274">
        <w:rPr>
          <w:sz w:val="20"/>
          <w:szCs w:val="20"/>
        </w:rPr>
        <w:t>PBIL</w:t>
      </w:r>
      <w:r w:rsidR="00880AE5" w:rsidRPr="006C7274">
        <w:rPr>
          <w:sz w:val="20"/>
          <w:szCs w:val="20"/>
          <w:lang w:val="en-US"/>
        </w:rPr>
        <w:t xml:space="preserve"> model</w:t>
      </w:r>
      <w:r w:rsidR="00DD3727" w:rsidRPr="006C7274">
        <w:rPr>
          <w:sz w:val="20"/>
          <w:szCs w:val="20"/>
        </w:rPr>
        <w:t xml:space="preserve"> facilitates indirect / independent learning followed by monitoring learning through social media. The initial activity is carried out in the classroom, with the stages of giving basic questions to students and conducting pre-tests, conveying themes later with students preparing project plans and determining the schedule of activities to complete the project. The next step is independent learning by facilitating students with Android-based learning media and textbooks. At this stage the teacher monitors the students and the progress of the project that the students do independently or collaboratively, then analyzes the results of the students' products and evaluates the experience through cognitive tests / post tests.</w:t>
      </w:r>
    </w:p>
    <w:p w:rsidR="000F4EFD" w:rsidRPr="00552953" w:rsidRDefault="00EE6C34" w:rsidP="00552953">
      <w:pPr>
        <w:pStyle w:val="ADGVIBODYTEXT"/>
        <w:spacing w:before="120"/>
        <w:ind w:firstLine="0"/>
        <w:jc w:val="center"/>
        <w:rPr>
          <w:sz w:val="24"/>
          <w:szCs w:val="24"/>
        </w:rPr>
      </w:pPr>
      <w:r w:rsidRPr="00552953">
        <w:rPr>
          <w:noProof/>
          <w:sz w:val="24"/>
          <w:szCs w:val="24"/>
          <w:lang w:eastAsia="id-ID"/>
        </w:rPr>
        <w:lastRenderedPageBreak/>
        <w:drawing>
          <wp:inline distT="0" distB="0" distL="0" distR="0" wp14:anchorId="436895ED" wp14:editId="1E4C7619">
            <wp:extent cx="2313542" cy="2566718"/>
            <wp:effectExtent l="0" t="0" r="0" b="508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388968" cy="2650398"/>
                    </a:xfrm>
                    <a:prstGeom prst="rect">
                      <a:avLst/>
                    </a:prstGeom>
                  </pic:spPr>
                </pic:pic>
              </a:graphicData>
            </a:graphic>
          </wp:inline>
        </w:drawing>
      </w:r>
    </w:p>
    <w:p w:rsidR="000F4EFD" w:rsidRPr="006C7274" w:rsidRDefault="008335F8" w:rsidP="00552953">
      <w:pPr>
        <w:pStyle w:val="ADGVIBODYTEXT"/>
        <w:spacing w:before="120"/>
        <w:ind w:firstLine="0"/>
        <w:jc w:val="center"/>
        <w:rPr>
          <w:sz w:val="18"/>
          <w:szCs w:val="18"/>
        </w:rPr>
      </w:pPr>
      <w:r w:rsidRPr="006C7274">
        <w:rPr>
          <w:b/>
          <w:sz w:val="18"/>
          <w:szCs w:val="18"/>
        </w:rPr>
        <w:t>FIGURE 2.</w:t>
      </w:r>
      <w:r w:rsidR="00DD3727" w:rsidRPr="006C7274">
        <w:rPr>
          <w:sz w:val="18"/>
          <w:szCs w:val="18"/>
        </w:rPr>
        <w:t xml:space="preserve"> Steps in the PBIL Model</w:t>
      </w:r>
    </w:p>
    <w:p w:rsidR="00910448" w:rsidRPr="006C7274" w:rsidRDefault="00DD3727" w:rsidP="00552953">
      <w:pPr>
        <w:pStyle w:val="ADGVIBODYTEXT"/>
        <w:spacing w:before="120"/>
        <w:ind w:firstLine="562"/>
        <w:rPr>
          <w:sz w:val="20"/>
          <w:szCs w:val="20"/>
        </w:rPr>
      </w:pPr>
      <w:r w:rsidRPr="006C7274">
        <w:rPr>
          <w:sz w:val="20"/>
          <w:szCs w:val="20"/>
        </w:rPr>
        <w:t xml:space="preserve">Learning manuals explain more about PBIL, learning guides, implementing learning with media and textbooks. This book is intended for teachers. The steps of the PBIL model are developed from the </w:t>
      </w:r>
      <w:r w:rsidR="00DC011A" w:rsidRPr="006C7274">
        <w:rPr>
          <w:sz w:val="20"/>
          <w:szCs w:val="20"/>
        </w:rPr>
        <w:t>PBL</w:t>
      </w:r>
      <w:r w:rsidRPr="006C7274">
        <w:rPr>
          <w:sz w:val="20"/>
          <w:szCs w:val="20"/>
        </w:rPr>
        <w:t xml:space="preserve"> model which consists of 6 phases, including: (1) determining the fundamental questions by the teacher; (2) developing project plans that are carried out collaboratively between teachers and students; (3) compile a schedule of activities in completing the project; (4) monitor students and project progress through social media, students work on projects independently; (5) product analysis of project results; (6) evaluation of experience.</w:t>
      </w:r>
    </w:p>
    <w:p w:rsidR="006B5B6A" w:rsidRPr="006C7274" w:rsidRDefault="007E04D2" w:rsidP="00552953">
      <w:pPr>
        <w:pStyle w:val="ADGVIBODYTEXT"/>
        <w:spacing w:before="120"/>
        <w:ind w:firstLine="562"/>
        <w:rPr>
          <w:sz w:val="20"/>
          <w:szCs w:val="20"/>
        </w:rPr>
      </w:pPr>
      <w:r w:rsidRPr="006C7274">
        <w:rPr>
          <w:sz w:val="20"/>
          <w:szCs w:val="20"/>
        </w:rPr>
        <w:t>The use of instructional media is a process of independent learning for students outside of school and also for teachers. ICT integrated learning media that can be used on PBIL models include android-based learning media</w:t>
      </w:r>
      <w:r w:rsidR="00E54C39" w:rsidRPr="006C7274">
        <w:rPr>
          <w:sz w:val="20"/>
          <w:szCs w:val="20"/>
        </w:rPr>
        <w:t xml:space="preserve">. </w:t>
      </w:r>
    </w:p>
    <w:p w:rsidR="00E54C39" w:rsidRPr="008144B5" w:rsidRDefault="00066412" w:rsidP="00552953">
      <w:pPr>
        <w:pStyle w:val="ADGVIBODYTEXT"/>
        <w:spacing w:before="120"/>
        <w:ind w:firstLine="562"/>
        <w:rPr>
          <w:sz w:val="20"/>
          <w:szCs w:val="20"/>
          <w:lang w:val="en-US"/>
        </w:rPr>
      </w:pPr>
      <w:r w:rsidRPr="00066412">
        <w:rPr>
          <w:sz w:val="20"/>
          <w:szCs w:val="20"/>
          <w:lang w:val="en-US"/>
        </w:rPr>
        <w:t>The main page contains features that function to access the desired page.  The features on the main page include Competencies, Materials, Videos, Evaluations, and Profiles.  Android-based learning media is recommended in the learning model because it has a user interface that is easy for students to understand</w:t>
      </w:r>
      <w:r>
        <w:rPr>
          <w:sz w:val="20"/>
          <w:szCs w:val="20"/>
          <w:lang w:val="en-US"/>
        </w:rPr>
        <w:t xml:space="preserve"> </w:t>
      </w:r>
      <w:r>
        <w:rPr>
          <w:sz w:val="20"/>
          <w:szCs w:val="20"/>
          <w:lang w:val="en-US"/>
        </w:rPr>
        <w:fldChar w:fldCharType="begin" w:fldLock="1"/>
      </w:r>
      <w:r w:rsidR="00C9688A">
        <w:rPr>
          <w:sz w:val="20"/>
          <w:szCs w:val="20"/>
          <w:lang w:val="en-US"/>
        </w:rPr>
        <w:instrText>ADDIN CSL_CITATION {"citationItems":[{"id":"ITEM-1","itemData":{"DOI":"10.1088/1742-6596/1402/6/066091","author":[{"dropping-particle":"","family":"Doriza","given":"S","non-dropping-particle":"","parse-names":false,"suffix":""},{"dropping-particle":"","family":"Irzal","given":"M","non-dropping-particle":"","parse-names":false,"suffix":""},{"dropping-particle":"","family":"Muhidin","given":"A","non-dropping-particle":"","parse-names":false,"suffix":""},{"dropping-particle":"","family":"Sari","given":"D K","non-dropping-particle":"","parse-names":false,"suffix":""}],"container-title":"Journal of Physics: Conference Series","id":"ITEM-1","issued":{"date-parts":[["2019","12"]]},"page":"066091","title":"Implication of the use of Android-based App Pie application on children counseling subject","type":"article-journal","volume":"1402"},"uris":["http://www.mendeley.com/documents/?uuid=57a11215-bc82-3037-aa15-5343cdd567ae"]}],"mendeley":{"formattedCitation":"(S Doriza, Irzal, Muhidin, &amp; Sari, 2019)","manualFormatting":"(Doriza, Irzal, Muhidin, &amp; Sari, 2019)","plainTextFormattedCitation":"(S Doriza, Irzal, Muhidin, &amp; Sari, 2019)","previouslyFormattedCitation":"(S Doriza, Irzal, Muhidin, &amp; Sari, 2019)"},"properties":{"noteIndex":0},"schema":"https://github.com/citation-style-language/schema/raw/master/csl-citation.json"}</w:instrText>
      </w:r>
      <w:r>
        <w:rPr>
          <w:sz w:val="20"/>
          <w:szCs w:val="20"/>
          <w:lang w:val="en-US"/>
        </w:rPr>
        <w:fldChar w:fldCharType="separate"/>
      </w:r>
      <w:r w:rsidRPr="00066412">
        <w:rPr>
          <w:noProof/>
          <w:sz w:val="20"/>
          <w:szCs w:val="20"/>
          <w:lang w:val="en-US"/>
        </w:rPr>
        <w:t>(Doriza, Irzal, Muhidin, &amp; Sari, 2019)</w:t>
      </w:r>
      <w:r>
        <w:rPr>
          <w:sz w:val="20"/>
          <w:szCs w:val="20"/>
          <w:lang w:val="en-US"/>
        </w:rPr>
        <w:fldChar w:fldCharType="end"/>
      </w:r>
      <w:r w:rsidRPr="00066412">
        <w:rPr>
          <w:sz w:val="20"/>
          <w:szCs w:val="20"/>
          <w:lang w:val="en-US"/>
        </w:rPr>
        <w:t xml:space="preserve"> and is used in most cellphone as a means of support for </w:t>
      </w:r>
      <w:r w:rsidRPr="005319C9">
        <w:rPr>
          <w:sz w:val="20"/>
          <w:szCs w:val="20"/>
          <w:lang w:val="en-US"/>
        </w:rPr>
        <w:t xml:space="preserve">students </w:t>
      </w:r>
      <w:r w:rsidR="005319C9" w:rsidRPr="005319C9">
        <w:rPr>
          <w:lang w:val="en-US"/>
        </w:rPr>
        <w:fldChar w:fldCharType="begin" w:fldLock="1"/>
      </w:r>
      <w:r w:rsidR="005319C9" w:rsidRPr="005319C9">
        <w:rPr>
          <w:lang w:val="en-US"/>
        </w:rPr>
        <w:instrText>ADDIN CSL_CITATION {"citationItems":[{"id":"ITEM-1","itemData":{"DOI":"10.4018/IJMBL.2017010102","ISSN":"19418655","abstract":"The majority of the existing research regarding mobile learning in computing education has primarily focused on studying the effectiveness of, and in some cases reporting about, implemented mobile learning solutions. However, it is equally important to explore development and application perspectives on the integration of mobile learning into computing education and identify practical implications for learning and teaching practices. In this study, the authors performed a systematic review of scientific publications related to mobile learning in computing education. After identifying relevant publications, they analysed them from three main aspects: Technology and development, design of mobile learning solutions and applications, and implications for learning. The authors' study reveals that mobile learning in computing education has the potential to increase several affective traits of learners. In addition, mobile learning in computing education has matured enough to be mainly concerned with the mainstreaming of the computing curriculum rather than basic research.","author":[{"dropping-particle":"","family":"Anohah","given":"Ebenezer","non-dropping-particle":"","parse-names":false,"suffix":""},{"dropping-particle":"","family":"Oyelere","given":"Solomon Sunday","non-dropping-particle":"","parse-names":false,"suffix":""},{"dropping-particle":"","family":"Suhonen","given":"Jarkko","non-dropping-particle":"","parse-names":false,"suffix":""}],"container-title":"International Journal of Mobile and Blended Learning","id":"ITEM-1","issue":"1","issued":{"date-parts":[["2017"]]},"page":"16-33","title":"Trends of mobile learning in computing education from 2006 to 2014: A systematic review of research publications","type":"article-journal","volume":"9"},"uris":["http://www.mendeley.com/documents/?uuid=5a654e37-b5d6-4337-af30-e268b441cd18"]},{"id":"ITEM-2","itemData":{"abstract":"In much of the world educational institutions prescribe, procure, provide, and control institutional technology, and hence in many respects constrain and define the nature of education and the interpretation of learning. However, the majority of people choose, use, own, and understand a vast but diverse range of powerful personal technologies that allow them to create, store, and transmit information, images, ideas, resources, and knowledge, and to connect to communities and to each other and hence, in very different senses, to engage in learning. Central to these personal technologies are mobile devices and central to this learning is &amp;apos;mobile learning&amp;apos; (Traxler, 2007, 2008; Winters, 2006). If institutions chose to work with student-owned devices, they would increase their capacity to deliver inclusion with innovation but would find the transformation challenging. This paper addresses the tension between educational institutions aspiring to provide students with the technology for learning, specifically and increasingly mobile devices, and supporting students using their own devices. It explores the nature and implications of the strategic challenge, represented as a potential disjunction between societies at large and their institutions of formal learning, and the practical challenge of using student devices to consolidate, resource, sustain, and embed mobile learning. Resolving this tension is crucial for innovation, inclusion, and transformation.","author":[{"dropping-particle":"","family":"Traxler","given":"John","non-dropping-particle":"","parse-names":false,"suffix":""}],"container-title":"Journal of The Research Center for Educational Technology","id":"ITEM-2","issue":"1","issued":{"date-parts":[["2010"]]},"title":"Will Student Devices Deliver Innovation, Inclusion, and Transformation?","type":"article-journal","volume":"6"},"uris":["http://www.mendeley.com/documents/?uuid=8f448dfa-8ee0-4e70-9b9a-87194ae4511a"]},{"id":"ITEM-3","itemData":{"author":[{"dropping-particle":"","family":"Cavus","given":"N","non-dropping-particle":"","parse-names":false,"suffix":""}],"container-title":"Procedia Computer Science","id":"ITEM-3","issued":{"date-parts":[["2011"]]},"page":"1469-1474","title":"Investigating mobile devices and LMS integration in higher education: Student perspectives","type":"article-journal","volume":"3"},"uris":["http://www.mendeley.com/documents/?uuid=ec11476c-63ad-4a6a-a0c4-46a32642b12b"]}],"mendeley":{"formattedCitation":"(Anohah, Oyelere, &amp; Suhonen, 2017; Cavus, 2011; Traxler, 2010)","plainTextFormattedCitation":"(Anohah, Oyelere, &amp; Suhonen, 2017; Cavus, 2011; Traxler, 2010)","previouslyFormattedCitation":"(Anohah, Oyelere, &amp; Suhonen, 2017; Cavus, 2011; Traxler, 2010)"},"properties":{"noteIndex":0},"schema":"https://github.com/citation-style-language/schema/raw/master/csl-citation.json"}</w:instrText>
      </w:r>
      <w:r w:rsidR="005319C9" w:rsidRPr="005319C9">
        <w:rPr>
          <w:lang w:val="en-US"/>
        </w:rPr>
        <w:fldChar w:fldCharType="separate"/>
      </w:r>
      <w:r w:rsidR="005319C9" w:rsidRPr="005319C9">
        <w:rPr>
          <w:noProof/>
          <w:lang w:val="en-US"/>
        </w:rPr>
        <w:t>(Anohah, Oyelere, &amp; Suhonen, 2017; Cavus, 2011; Traxler, 2010)</w:t>
      </w:r>
      <w:r w:rsidR="005319C9" w:rsidRPr="005319C9">
        <w:rPr>
          <w:lang w:val="en-US"/>
        </w:rPr>
        <w:fldChar w:fldCharType="end"/>
      </w:r>
      <w:r w:rsidR="005319C9" w:rsidRPr="005319C9">
        <w:rPr>
          <w:lang w:val="en-US"/>
        </w:rPr>
        <w:t xml:space="preserve"> </w:t>
      </w:r>
      <w:r w:rsidRPr="005319C9">
        <w:rPr>
          <w:sz w:val="20"/>
          <w:szCs w:val="20"/>
          <w:lang w:val="en-US"/>
        </w:rPr>
        <w:t>according to the results of the analysis</w:t>
      </w:r>
      <w:r w:rsidR="005319C9" w:rsidRPr="005319C9">
        <w:rPr>
          <w:sz w:val="20"/>
          <w:szCs w:val="20"/>
          <w:lang w:val="en-US"/>
        </w:rPr>
        <w:t>.</w:t>
      </w:r>
    </w:p>
    <w:p w:rsidR="00E02734" w:rsidRPr="006C7274" w:rsidRDefault="007E04D2" w:rsidP="00552953">
      <w:pPr>
        <w:pStyle w:val="ADGVIBODYTEXT"/>
        <w:spacing w:before="120"/>
        <w:ind w:firstLine="562"/>
        <w:rPr>
          <w:sz w:val="20"/>
          <w:szCs w:val="20"/>
        </w:rPr>
      </w:pPr>
      <w:r w:rsidRPr="006C7274">
        <w:rPr>
          <w:sz w:val="20"/>
          <w:szCs w:val="20"/>
        </w:rPr>
        <w:t>Students are also equipped with learning resources in the form of textbooks. The textbook contains indicators of competency achievement, learning objectives, subject matter and supporting material for basic competency in shirt making. Textbooks contain pictures of the steps of making shirts. Student monitoring by the teacher is done through social media Whats app and zoom</w:t>
      </w:r>
      <w:r w:rsidR="00E36D71" w:rsidRPr="006C7274">
        <w:rPr>
          <w:sz w:val="20"/>
          <w:szCs w:val="20"/>
        </w:rPr>
        <w:t>.</w:t>
      </w:r>
    </w:p>
    <w:p w:rsidR="00E36D71" w:rsidRDefault="00E36D71" w:rsidP="00552953">
      <w:pPr>
        <w:pStyle w:val="ADGVIBODYTEXT"/>
        <w:spacing w:before="120"/>
        <w:ind w:firstLine="562"/>
        <w:rPr>
          <w:sz w:val="24"/>
          <w:szCs w:val="24"/>
        </w:rPr>
      </w:pPr>
    </w:p>
    <w:p w:rsidR="00A0616B" w:rsidRDefault="00D7409C" w:rsidP="00552953">
      <w:pPr>
        <w:pStyle w:val="ADGVIBODYTEXT"/>
        <w:spacing w:before="120"/>
        <w:ind w:firstLine="0"/>
        <w:jc w:val="center"/>
        <w:rPr>
          <w:sz w:val="24"/>
          <w:szCs w:val="24"/>
        </w:rPr>
      </w:pPr>
      <w:r>
        <w:rPr>
          <w:noProof/>
          <w:sz w:val="24"/>
          <w:szCs w:val="24"/>
          <w:lang w:eastAsia="id-ID"/>
        </w:rPr>
        <mc:AlternateContent>
          <mc:Choice Requires="wps">
            <w:drawing>
              <wp:anchor distT="0" distB="0" distL="114300" distR="114300" simplePos="0" relativeHeight="251662336" behindDoc="0" locked="0" layoutInCell="1" allowOverlap="1" wp14:anchorId="3C1C4153" wp14:editId="2302E858">
                <wp:simplePos x="0" y="0"/>
                <wp:positionH relativeFrom="column">
                  <wp:posOffset>1929262</wp:posOffset>
                </wp:positionH>
                <wp:positionV relativeFrom="paragraph">
                  <wp:posOffset>22275</wp:posOffset>
                </wp:positionV>
                <wp:extent cx="1740665" cy="2042437"/>
                <wp:effectExtent l="12700" t="12700" r="12065" b="15240"/>
                <wp:wrapNone/>
                <wp:docPr id="3" name="Rectangle 3"/>
                <wp:cNvGraphicFramePr/>
                <a:graphic xmlns:a="http://schemas.openxmlformats.org/drawingml/2006/main">
                  <a:graphicData uri="http://schemas.microsoft.com/office/word/2010/wordprocessingShape">
                    <wps:wsp>
                      <wps:cNvSpPr/>
                      <wps:spPr>
                        <a:xfrm>
                          <a:off x="0" y="0"/>
                          <a:ext cx="1740665" cy="2042437"/>
                        </a:xfrm>
                        <a:prstGeom prst="rect">
                          <a:avLst/>
                        </a:prstGeom>
                        <a:noFill/>
                        <a:ln w="19050"/>
                      </wps:spPr>
                      <wps:style>
                        <a:lnRef idx="2">
                          <a:schemeClr val="dk1"/>
                        </a:lnRef>
                        <a:fillRef idx="1">
                          <a:schemeClr val="lt1"/>
                        </a:fillRef>
                        <a:effectRef idx="0">
                          <a:schemeClr val="dk1"/>
                        </a:effectRef>
                        <a:fontRef idx="minor">
                          <a:schemeClr val="dk1"/>
                        </a:fontRef>
                      </wps:style>
                      <wps:txbx>
                        <w:txbxContent>
                          <w:p w:rsidR="008335F8" w:rsidRDefault="008335F8" w:rsidP="008335F8">
                            <w:pPr>
                              <w:jc w:val="center"/>
                            </w:pPr>
                          </w:p>
                          <w:p w:rsidR="008335F8" w:rsidRDefault="008335F8" w:rsidP="008335F8">
                            <w:pPr>
                              <w:jc w:val="center"/>
                            </w:pPr>
                          </w:p>
                          <w:p w:rsidR="008335F8" w:rsidRDefault="008335F8" w:rsidP="008335F8">
                            <w:pPr>
                              <w:jc w:val="center"/>
                            </w:pPr>
                          </w:p>
                          <w:p w:rsidR="008335F8" w:rsidRDefault="008335F8" w:rsidP="008335F8">
                            <w:pPr>
                              <w:jc w:val="center"/>
                            </w:pPr>
                          </w:p>
                          <w:p w:rsidR="008335F8" w:rsidRDefault="008335F8" w:rsidP="008335F8">
                            <w:pPr>
                              <w:jc w:val="center"/>
                            </w:pPr>
                          </w:p>
                          <w:p w:rsidR="008335F8" w:rsidRDefault="008335F8" w:rsidP="008335F8">
                            <w:pPr>
                              <w:jc w:val="center"/>
                            </w:pPr>
                          </w:p>
                          <w:p w:rsidR="008335F8" w:rsidRDefault="008335F8" w:rsidP="008335F8">
                            <w:pPr>
                              <w:jc w:val="center"/>
                            </w:pPr>
                          </w:p>
                          <w:p w:rsidR="008335F8" w:rsidRDefault="008335F8" w:rsidP="008335F8">
                            <w:pPr>
                              <w:jc w:val="center"/>
                            </w:pPr>
                          </w:p>
                          <w:p w:rsidR="008335F8" w:rsidRDefault="008335F8" w:rsidP="008335F8">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C1C4153" id="Rectangle 3" o:spid="_x0000_s1026" style="position:absolute;left:0;text-align:left;margin-left:151.9pt;margin-top:1.75pt;width:137.05pt;height:160.8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" filled="f" strokecolor="black [3200]" strokeweight="1.5pt">
                <v:textbox>
                  <w:txbxContent>
                    <w:p w:rsidR="008335F8" w:rsidRDefault="008335F8" w:rsidP="008335F8">
                      <w:pPr>
                        <w:jc w:val="center"/>
                      </w:pPr>
                    </w:p>
                    <w:p w:rsidR="008335F8" w:rsidRDefault="008335F8" w:rsidP="008335F8">
                      <w:pPr>
                        <w:jc w:val="center"/>
                      </w:pPr>
                    </w:p>
                    <w:p w:rsidR="008335F8" w:rsidRDefault="008335F8" w:rsidP="008335F8">
                      <w:pPr>
                        <w:jc w:val="center"/>
                      </w:pPr>
                    </w:p>
                    <w:p w:rsidR="008335F8" w:rsidRDefault="008335F8" w:rsidP="008335F8">
                      <w:pPr>
                        <w:jc w:val="center"/>
                      </w:pPr>
                    </w:p>
                    <w:p w:rsidR="008335F8" w:rsidRDefault="008335F8" w:rsidP="008335F8">
                      <w:pPr>
                        <w:jc w:val="center"/>
                      </w:pPr>
                    </w:p>
                    <w:p w:rsidR="008335F8" w:rsidRDefault="008335F8" w:rsidP="008335F8">
                      <w:pPr>
                        <w:jc w:val="center"/>
                      </w:pPr>
                    </w:p>
                    <w:p w:rsidR="008335F8" w:rsidRDefault="008335F8" w:rsidP="008335F8">
                      <w:pPr>
                        <w:jc w:val="center"/>
                      </w:pPr>
                    </w:p>
                    <w:p w:rsidR="008335F8" w:rsidRDefault="008335F8" w:rsidP="008335F8">
                      <w:pPr>
                        <w:jc w:val="center"/>
                      </w:pPr>
                    </w:p>
                    <w:p w:rsidR="008335F8" w:rsidRDefault="008335F8" w:rsidP="008335F8">
                      <w:pPr>
                        <w:jc w:val="center"/>
                      </w:pPr>
                    </w:p>
                  </w:txbxContent>
                </v:textbox>
              </v:rect>
            </w:pict>
          </mc:Fallback>
        </mc:AlternateContent>
      </w:r>
      <w:r w:rsidR="009F68ED" w:rsidRPr="00552953">
        <w:rPr>
          <w:noProof/>
          <w:sz w:val="24"/>
          <w:szCs w:val="24"/>
          <w:lang w:eastAsia="id-ID"/>
        </w:rPr>
        <w:drawing>
          <wp:inline distT="0" distB="0" distL="0" distR="0" wp14:anchorId="41982D9E" wp14:editId="061AE257">
            <wp:extent cx="1591945" cy="1901227"/>
            <wp:effectExtent l="0" t="0" r="0" b="3810"/>
            <wp:docPr id="21" name="Picture 21" descr="E:\tesis baru\produk penelitian\REV 2 - DEP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tesis baru\produk penelitian\REV 2 - DEPAN.jp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609138" cy="1921760"/>
                    </a:xfrm>
                    <a:prstGeom prst="rect">
                      <a:avLst/>
                    </a:prstGeom>
                    <a:noFill/>
                    <a:ln>
                      <a:noFill/>
                    </a:ln>
                  </pic:spPr>
                </pic:pic>
              </a:graphicData>
            </a:graphic>
          </wp:inline>
        </w:drawing>
      </w:r>
    </w:p>
    <w:p w:rsidR="00D7409C" w:rsidRDefault="00D7409C" w:rsidP="00552953">
      <w:pPr>
        <w:pStyle w:val="ADGVIBODYTEXT"/>
        <w:spacing w:before="120"/>
        <w:ind w:firstLine="0"/>
        <w:jc w:val="center"/>
        <w:rPr>
          <w:sz w:val="24"/>
          <w:szCs w:val="24"/>
        </w:rPr>
      </w:pPr>
    </w:p>
    <w:p w:rsidR="00AA4280" w:rsidRPr="00D7409C" w:rsidRDefault="008335F8" w:rsidP="00552953">
      <w:pPr>
        <w:pStyle w:val="ADGVIBODYTEXT"/>
        <w:spacing w:before="120"/>
        <w:ind w:firstLine="0"/>
        <w:jc w:val="center"/>
        <w:rPr>
          <w:sz w:val="18"/>
          <w:szCs w:val="18"/>
        </w:rPr>
      </w:pPr>
      <w:r w:rsidRPr="00D7409C">
        <w:rPr>
          <w:b/>
          <w:sz w:val="18"/>
          <w:szCs w:val="18"/>
        </w:rPr>
        <w:t>FIGURE</w:t>
      </w:r>
      <w:r w:rsidR="007E04D2" w:rsidRPr="00D7409C">
        <w:rPr>
          <w:b/>
          <w:sz w:val="18"/>
          <w:szCs w:val="18"/>
        </w:rPr>
        <w:t xml:space="preserve"> 3.</w:t>
      </w:r>
      <w:r w:rsidR="007E04D2" w:rsidRPr="00D7409C">
        <w:rPr>
          <w:sz w:val="18"/>
          <w:szCs w:val="18"/>
        </w:rPr>
        <w:t xml:space="preserve"> </w:t>
      </w:r>
      <w:r w:rsidR="00880AE5" w:rsidRPr="00D7409C">
        <w:rPr>
          <w:sz w:val="18"/>
          <w:szCs w:val="18"/>
        </w:rPr>
        <w:t xml:space="preserve">Front Cover </w:t>
      </w:r>
      <w:r w:rsidR="007E04D2" w:rsidRPr="00D7409C">
        <w:rPr>
          <w:sz w:val="18"/>
          <w:szCs w:val="18"/>
        </w:rPr>
        <w:t>of the Learning Guide Book</w:t>
      </w:r>
    </w:p>
    <w:p w:rsidR="00A0616B" w:rsidRPr="00552953" w:rsidRDefault="00A0616B" w:rsidP="00552953">
      <w:pPr>
        <w:pStyle w:val="ADGVIHEADING1"/>
        <w:spacing w:before="120" w:after="0"/>
        <w:rPr>
          <w:sz w:val="24"/>
          <w:szCs w:val="24"/>
        </w:rPr>
      </w:pPr>
    </w:p>
    <w:p w:rsidR="009B2D04" w:rsidRDefault="009B2D04" w:rsidP="00552953">
      <w:pPr>
        <w:pStyle w:val="ADGVIHEADING1"/>
        <w:spacing w:before="120" w:after="0"/>
        <w:rPr>
          <w:noProof/>
          <w:sz w:val="24"/>
          <w:szCs w:val="24"/>
          <w:lang w:eastAsia="id-ID"/>
        </w:rPr>
      </w:pPr>
      <w:r>
        <w:rPr>
          <w:noProof/>
          <w:sz w:val="24"/>
          <w:szCs w:val="24"/>
          <w:lang w:eastAsia="id-ID"/>
        </w:rPr>
        <mc:AlternateContent>
          <mc:Choice Requires="wpg">
            <w:drawing>
              <wp:anchor distT="0" distB="0" distL="114300" distR="114300" simplePos="0" relativeHeight="251667456" behindDoc="0" locked="0" layoutInCell="1" allowOverlap="1" wp14:anchorId="51C0CFC2" wp14:editId="6CEF1439">
                <wp:simplePos x="0" y="0"/>
                <wp:positionH relativeFrom="column">
                  <wp:posOffset>1486313</wp:posOffset>
                </wp:positionH>
                <wp:positionV relativeFrom="paragraph">
                  <wp:posOffset>107950</wp:posOffset>
                </wp:positionV>
                <wp:extent cx="2544896" cy="2379643"/>
                <wp:effectExtent l="0" t="0" r="27305" b="20955"/>
                <wp:wrapNone/>
                <wp:docPr id="8" name="Group 8"/>
                <wp:cNvGraphicFramePr/>
                <a:graphic xmlns:a="http://schemas.openxmlformats.org/drawingml/2006/main">
                  <a:graphicData uri="http://schemas.microsoft.com/office/word/2010/wordprocessingGroup">
                    <wpg:wgp>
                      <wpg:cNvGrpSpPr/>
                      <wpg:grpSpPr>
                        <a:xfrm>
                          <a:off x="0" y="0"/>
                          <a:ext cx="2544896" cy="2379643"/>
                          <a:chOff x="0" y="0"/>
                          <a:chExt cx="2499545" cy="2280212"/>
                        </a:xfrm>
                      </wpg:grpSpPr>
                      <wpg:grpSp>
                        <wpg:cNvPr id="6" name="Group 6"/>
                        <wpg:cNvGrpSpPr>
                          <a:grpSpLocks/>
                        </wpg:cNvGrpSpPr>
                        <wpg:grpSpPr>
                          <a:xfrm>
                            <a:off x="162046" y="185195"/>
                            <a:ext cx="2187575" cy="1931670"/>
                            <a:chOff x="0" y="0"/>
                            <a:chExt cx="2175569" cy="1998345"/>
                          </a:xfrm>
                        </wpg:grpSpPr>
                        <wpg:grpSp>
                          <wpg:cNvPr id="11" name="Group 11"/>
                          <wpg:cNvGrpSpPr/>
                          <wpg:grpSpPr>
                            <a:xfrm>
                              <a:off x="0" y="0"/>
                              <a:ext cx="995299" cy="1998345"/>
                              <a:chOff x="0" y="0"/>
                              <a:chExt cx="1146810" cy="2284095"/>
                            </a:xfrm>
                          </wpg:grpSpPr>
                          <pic:pic xmlns:pic="http://schemas.openxmlformats.org/drawingml/2006/picture">
                            <pic:nvPicPr>
                              <pic:cNvPr id="56" name="Picture 56" descr="2019-01-02_234940"/>
                              <pic:cNvPicPr>
                                <a:picLocks noChangeAspect="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146810" cy="2284095"/>
                              </a:xfrm>
                              <a:prstGeom prst="rect">
                                <a:avLst/>
                              </a:prstGeom>
                              <a:noFill/>
                            </pic:spPr>
                          </pic:pic>
                          <pic:pic xmlns:pic="http://schemas.openxmlformats.org/drawingml/2006/picture">
                            <pic:nvPicPr>
                              <pic:cNvPr id="10" name="Picture 10"/>
                              <pic:cNvPicPr>
                                <a:picLocks noChangeAspect="1"/>
                              </pic:cNvPicPr>
                            </pic:nvPicPr>
                            <pic:blipFill rotWithShape="1">
                              <a:blip r:embed="rId17" cstate="print">
                                <a:extLst>
                                  <a:ext uri="{28A0092B-C50C-407E-A947-70E740481C1C}">
                                    <a14:useLocalDpi xmlns:a14="http://schemas.microsoft.com/office/drawing/2010/main" val="0"/>
                                  </a:ext>
                                </a:extLst>
                              </a:blip>
                              <a:srcRect t="2471" b="7142"/>
                              <a:stretch/>
                            </pic:blipFill>
                            <pic:spPr bwMode="auto">
                              <a:xfrm>
                                <a:off x="104775" y="304800"/>
                                <a:ext cx="936625" cy="1694815"/>
                              </a:xfrm>
                              <a:prstGeom prst="rect">
                                <a:avLst/>
                              </a:prstGeom>
                              <a:ln>
                                <a:noFill/>
                              </a:ln>
                              <a:extLst>
                                <a:ext uri="{53640926-AAD7-44D8-BBD7-CCE9431645EC}">
                                  <a14:shadowObscured xmlns:a14="http://schemas.microsoft.com/office/drawing/2010/main"/>
                                </a:ext>
                              </a:extLst>
                            </pic:spPr>
                          </pic:pic>
                        </wpg:grpSp>
                        <wpg:grpSp>
                          <wpg:cNvPr id="20" name="Group 20"/>
                          <wpg:cNvGrpSpPr/>
                          <wpg:grpSpPr>
                            <a:xfrm>
                              <a:off x="1200838" y="0"/>
                              <a:ext cx="974731" cy="1988820"/>
                              <a:chOff x="0" y="0"/>
                              <a:chExt cx="1146810" cy="2284095"/>
                            </a:xfrm>
                          </wpg:grpSpPr>
                          <pic:pic xmlns:pic="http://schemas.openxmlformats.org/drawingml/2006/picture">
                            <pic:nvPicPr>
                              <pic:cNvPr id="17" name="Picture 17" descr="2019-01-02_234940"/>
                              <pic:cNvPicPr>
                                <a:picLocks noChangeAspect="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146810" cy="2284095"/>
                              </a:xfrm>
                              <a:prstGeom prst="rect">
                                <a:avLst/>
                              </a:prstGeom>
                              <a:noFill/>
                            </pic:spPr>
                          </pic:pic>
                          <pic:pic xmlns:pic="http://schemas.openxmlformats.org/drawingml/2006/picture">
                            <pic:nvPicPr>
                              <pic:cNvPr id="19" name="Picture 19"/>
                              <pic:cNvPicPr>
                                <a:picLocks noChangeAspect="1"/>
                              </pic:cNvPicPr>
                            </pic:nvPicPr>
                            <pic:blipFill rotWithShape="1">
                              <a:blip r:embed="rId18" cstate="print">
                                <a:extLst>
                                  <a:ext uri="{28A0092B-C50C-407E-A947-70E740481C1C}">
                                    <a14:useLocalDpi xmlns:a14="http://schemas.microsoft.com/office/drawing/2010/main" val="0"/>
                                  </a:ext>
                                </a:extLst>
                              </a:blip>
                              <a:srcRect r="5135" b="13283"/>
                              <a:stretch/>
                            </pic:blipFill>
                            <pic:spPr bwMode="auto">
                              <a:xfrm>
                                <a:off x="95250" y="295275"/>
                                <a:ext cx="962025" cy="1704340"/>
                              </a:xfrm>
                              <a:prstGeom prst="rect">
                                <a:avLst/>
                              </a:prstGeom>
                              <a:ln>
                                <a:noFill/>
                              </a:ln>
                              <a:extLst>
                                <a:ext uri="{53640926-AAD7-44D8-BBD7-CCE9431645EC}">
                                  <a14:shadowObscured xmlns:a14="http://schemas.microsoft.com/office/drawing/2010/main"/>
                                </a:ext>
                              </a:extLst>
                            </pic:spPr>
                          </pic:pic>
                        </wpg:grpSp>
                      </wpg:grpSp>
                      <wps:wsp>
                        <wps:cNvPr id="5" name="Rectangle 5"/>
                        <wps:cNvSpPr/>
                        <wps:spPr>
                          <a:xfrm>
                            <a:off x="0" y="0"/>
                            <a:ext cx="2499545" cy="2280212"/>
                          </a:xfrm>
                          <a:prstGeom prst="rect">
                            <a:avLst/>
                          </a:prstGeom>
                          <a:noFill/>
                          <a:ln w="1905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C02E4F8" id="Group 8" o:spid="_x0000_s1026" style="position:absolute;margin-left:117.05pt;margin-top:8.5pt;width:200.4pt;height:187.35pt;z-index:251667456;mso-width-relative:margin;mso-height-relative:margin" coordsize="24995,228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">
                <v:group id="Group 6" o:spid="_x0000_s1027" style="position:absolute;left:1620;top:1851;width:21876;height:19317" coordsize="21755,1998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M0LHV/CAAAA2gAAAA8A&#10;AAAAAAAAAAAAAAAAqgIAAGRycy9kb3ducmV2LnhtbFBLBQYAAAAABAAEAPoAAACZAwAAAAA=&#10;">
                  <v:group id="Group 11" o:spid="_x0000_s1028" style="position:absolute;width:9952;height:19983" coordsize="11468,228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IJxZ4HCAAAA2wAAAA8A&#10;AAAAAAAAAAAAAAAAqgIAAGRycy9kb3ducmV2LnhtbFBLBQYAAAAABAAEAPoAAACZA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6" o:spid="_x0000_s1029" type="#_x0000_t75" alt="2019-01-02_234940" style="position:absolute;width:11468;height:2284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RTa17FAAAA2wAAAA8AAABkcnMvZG93bnJldi54bWxEj0FrwkAUhO+C/2F5Qi9SN60YSuomiFDa&#10;k5BoyfU1+5qkzb4N2a2m/npXEDwOM/MNs85G04kjDa61rOBpEYEgrqxuuVZw2L89voBwHlljZ5kU&#10;/JODLJ1O1phoe+KcjoWvRYCwS1BB432fSOmqhgy6he2Jg/dtB4M+yKGWesBTgJtOPkdRLA22HBYa&#10;7GnbUPVb/BkF7+Wq2319Fud8+TOPyjq3rpxbpR5m4+YVhKfR38O39odWsIrh+iX8AJle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kU2texQAAANsAAAAPAAAAAAAAAAAAAAAA&#10;AJ8CAABkcnMvZG93bnJldi54bWxQSwUGAAAAAAQABAD3AAAAkQMAAAAA&#10;">
                      <v:imagedata r:id="rId19" o:title="2019-01-02_234940"/>
                      <v:path arrowok="t"/>
                    </v:shape>
                    <v:shape id="Picture 10" o:spid="_x0000_s1030" type="#_x0000_t75" style="position:absolute;left:1047;top:3048;width:9367;height:1694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KPivbCAAAA2wAAAA8AAABkcnMvZG93bnJldi54bWxEj0GLwkAMhe8L/ochwt7WqR5EqqOIqCzI&#10;glZRj6ET22InUzqz2v33m4PgLeG9vPdltuhcrR7UhsqzgeEgAUWce1txYeB03HxNQIWIbLH2TAb+&#10;KMBi3vuYYWr9kw/0yGKhJIRDigbKGJtU65CX5DAMfEMs2s23DqOsbaFti08Jd7UeJclYO6xYGkps&#10;aFVSfs9+nYHiutleh5ef/UTrHa/PoywGroz57HfLKahIXXybX9ffVvCFXn6RAfT8H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Sj4r2wgAAANsAAAAPAAAAAAAAAAAAAAAAAJ8C&#10;AABkcnMvZG93bnJldi54bWxQSwUGAAAAAAQABAD3AAAAjgMAAAAA&#10;">
                      <v:imagedata r:id="rId20" o:title="" croptop="1619f" cropbottom="4681f"/>
                      <v:path arrowok="t"/>
                    </v:shape>
                  </v:group>
                  <v:group id="Group 20" o:spid="_x0000_s1031" style="position:absolute;left:12008;width:9747;height:19888" coordsize="11468,228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CNRCKfCAAAA2wAAAA8A&#10;AAAAAAAAAAAAAAAAqgIAAGRycy9kb3ducmV2LnhtbFBLBQYAAAAABAAEAPoAAACZAwAAAAA=&#10;">
                    <v:shape id="Picture 17" o:spid="_x0000_s1032" type="#_x0000_t75" alt="2019-01-02_234940" style="position:absolute;width:11468;height:2284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11dwXDAAAA2wAAAA8AAABkcnMvZG93bnJldi54bWxET01rwkAQvRf8D8sIXqRuqmgldROKIPVU&#10;SFRyHbPTJG12NmS3mvbXuwWht3m8z9mkg2nFhXrXWFbwNItAEJdWN1wpOB52j2sQziNrbC2Tgh9y&#10;kCajhw3G2l45o0vuKxFC2MWooPa+i6V0ZU0G3cx2xIH7sL1BH2BfSd3jNYSbVs6jaCUNNhwaauxo&#10;W1P5lX8bBW/Fsn0/n/LfbPE5jYoqs66YWqUm4+H1BYSnwf+L7+69DvOf4e+XcIBMbg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HXV3BcMAAADbAAAADwAAAAAAAAAAAAAAAACf&#10;AgAAZHJzL2Rvd25yZXYueG1sUEsFBgAAAAAEAAQA9wAAAI8DAAAAAA==&#10;">
                      <v:imagedata r:id="rId19" o:title="2019-01-02_234940"/>
                      <v:path arrowok="t"/>
                    </v:shape>
                    <v:shape id="Picture 19" o:spid="_x0000_s1033" type="#_x0000_t75" style="position:absolute;left:952;top:2952;width:9620;height:1704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qCLMjCAAAA2wAAAA8AAABkcnMvZG93bnJldi54bWxET81qwkAQvhd8h2WEXqRurNjWNBtpBUE8&#10;adoHGLLTJG12Nu6uMb69Kwi9zcf3O9lqMK3oyfnGsoLZNAFBXFrdcKXg+2vz9AbCB2SNrWVScCEP&#10;q3z0kGGq7ZkP1BehEjGEfYoK6hC6VEpf1mTQT21HHLkf6wyGCF0ltcNzDDetfE6SF2mw4dhQY0fr&#10;msq/4mQU9AvqXTFsl/K4/3z93RXzyUKyUo/j4eMdRKAh/Ivv7q2O85dw+yUeIPMr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6gizIwgAAANsAAAAPAAAAAAAAAAAAAAAAAJ8C&#10;AABkcnMvZG93bnJldi54bWxQSwUGAAAAAAQABAD3AAAAjgMAAAAA&#10;">
                      <v:imagedata r:id="rId21" o:title="" cropbottom="8705f" cropright="3365f"/>
                      <v:path arrowok="t"/>
                    </v:shape>
                  </v:group>
                </v:group>
                <v:rect id="Rectangle 5" o:spid="_x0000_s1034" style="position:absolute;width:24995;height:2280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U9zKsIA&#10;AADaAAAADwAAAGRycy9kb3ducmV2LnhtbESPQWvCQBSE7wX/w/KE3pqNhUSJriKyhfRY48XbI/tM&#10;gtm3MbvV9N93CwWPw8x8w2x2k+3FnUbfOVawSFIQxLUzHTcKTtXH2wqED8gGe8ek4Ic87Lazlw0W&#10;xj34i+7H0IgIYV+ggjaEoZDS1y1Z9IkbiKN3caPFEOXYSDPiI8JtL9/TNJcWO44LLQ50aKm+Hr+t&#10;gv3neaHzLJS6W+qb1n3lp2ul1Ot82q9BBJrCM/zfLo2CDP6uxBsgt7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FT3MqwgAAANoAAAAPAAAAAAAAAAAAAAAAAJgCAABkcnMvZG93&#10;bnJldi54bWxQSwUGAAAAAAQABAD1AAAAhwMAAAAA&#10;" filled="f" strokecolor="black [3200]" strokeweight="1.5pt"/>
              </v:group>
            </w:pict>
          </mc:Fallback>
        </mc:AlternateContent>
      </w:r>
    </w:p>
    <w:p w:rsidR="00A0616B" w:rsidRPr="00552953" w:rsidRDefault="00A0616B" w:rsidP="00552953">
      <w:pPr>
        <w:pStyle w:val="ADGVIHEADING1"/>
        <w:spacing w:before="120" w:after="0"/>
        <w:rPr>
          <w:sz w:val="24"/>
          <w:szCs w:val="24"/>
        </w:rPr>
      </w:pPr>
    </w:p>
    <w:p w:rsidR="00A0616B" w:rsidRPr="00552953" w:rsidRDefault="00A0616B" w:rsidP="00552953">
      <w:pPr>
        <w:pStyle w:val="ADGVIHEADING1"/>
        <w:spacing w:before="120" w:after="0"/>
        <w:rPr>
          <w:sz w:val="24"/>
          <w:szCs w:val="24"/>
        </w:rPr>
      </w:pPr>
    </w:p>
    <w:p w:rsidR="00A0616B" w:rsidRPr="00552953" w:rsidRDefault="00A0616B" w:rsidP="00552953">
      <w:pPr>
        <w:pStyle w:val="ADGVIHEADING1"/>
        <w:spacing w:before="120" w:after="0"/>
        <w:rPr>
          <w:sz w:val="24"/>
          <w:szCs w:val="24"/>
        </w:rPr>
      </w:pPr>
    </w:p>
    <w:p w:rsidR="00A0616B" w:rsidRPr="00552953" w:rsidRDefault="00A0616B" w:rsidP="00552953">
      <w:pPr>
        <w:pStyle w:val="ADGVIHEADING1"/>
        <w:spacing w:before="120" w:after="0"/>
        <w:rPr>
          <w:sz w:val="24"/>
          <w:szCs w:val="24"/>
        </w:rPr>
      </w:pPr>
    </w:p>
    <w:p w:rsidR="00A0616B" w:rsidRPr="00552953" w:rsidRDefault="00A0616B" w:rsidP="00552953">
      <w:pPr>
        <w:pStyle w:val="ADGVIHEADING1"/>
        <w:spacing w:before="120" w:after="0"/>
        <w:rPr>
          <w:sz w:val="24"/>
          <w:szCs w:val="24"/>
        </w:rPr>
      </w:pPr>
    </w:p>
    <w:p w:rsidR="00A0616B" w:rsidRPr="00552953" w:rsidRDefault="00A0616B" w:rsidP="00552953">
      <w:pPr>
        <w:pStyle w:val="ADGVIHEADING1"/>
        <w:spacing w:before="120" w:after="0"/>
        <w:rPr>
          <w:sz w:val="24"/>
          <w:szCs w:val="24"/>
        </w:rPr>
      </w:pPr>
    </w:p>
    <w:p w:rsidR="00A0616B" w:rsidRPr="00552953" w:rsidRDefault="00A0616B" w:rsidP="00552953">
      <w:pPr>
        <w:pStyle w:val="ADGVIHEADING1"/>
        <w:spacing w:before="120" w:after="0"/>
        <w:rPr>
          <w:sz w:val="24"/>
          <w:szCs w:val="24"/>
        </w:rPr>
      </w:pPr>
    </w:p>
    <w:p w:rsidR="00F23780" w:rsidRDefault="00F23780" w:rsidP="00552953">
      <w:pPr>
        <w:pStyle w:val="ADGVIHEADING1"/>
        <w:spacing w:before="120" w:after="0"/>
        <w:jc w:val="center"/>
        <w:rPr>
          <w:b w:val="0"/>
          <w:sz w:val="24"/>
          <w:szCs w:val="24"/>
          <w:lang w:val="en-US"/>
        </w:rPr>
      </w:pPr>
    </w:p>
    <w:p w:rsidR="009B2D04" w:rsidRDefault="009B2D04" w:rsidP="00552953">
      <w:pPr>
        <w:pStyle w:val="ADGVIHEADING1"/>
        <w:spacing w:before="120" w:after="0"/>
        <w:jc w:val="center"/>
        <w:rPr>
          <w:b w:val="0"/>
          <w:sz w:val="24"/>
          <w:szCs w:val="24"/>
          <w:lang w:val="en-US"/>
        </w:rPr>
      </w:pPr>
    </w:p>
    <w:p w:rsidR="00E02734" w:rsidRPr="00D7409C" w:rsidRDefault="008335F8" w:rsidP="00552953">
      <w:pPr>
        <w:pStyle w:val="ADGVIHEADING1"/>
        <w:spacing w:before="120" w:after="0"/>
        <w:jc w:val="center"/>
        <w:rPr>
          <w:b w:val="0"/>
          <w:sz w:val="18"/>
          <w:szCs w:val="18"/>
        </w:rPr>
      </w:pPr>
      <w:r w:rsidRPr="00D7409C">
        <w:rPr>
          <w:sz w:val="18"/>
          <w:szCs w:val="18"/>
        </w:rPr>
        <w:t>FIGURE</w:t>
      </w:r>
      <w:r w:rsidR="007E04D2" w:rsidRPr="00D7409C">
        <w:rPr>
          <w:sz w:val="18"/>
          <w:szCs w:val="18"/>
        </w:rPr>
        <w:t xml:space="preserve"> 4.</w:t>
      </w:r>
      <w:r w:rsidR="007E04D2" w:rsidRPr="00D7409C">
        <w:rPr>
          <w:b w:val="0"/>
          <w:sz w:val="18"/>
          <w:szCs w:val="18"/>
        </w:rPr>
        <w:t xml:space="preserve"> Display Android-based Learning Media</w:t>
      </w:r>
    </w:p>
    <w:p w:rsidR="009B2D04" w:rsidRDefault="00D7409C" w:rsidP="00552953">
      <w:pPr>
        <w:pStyle w:val="ADGVIHEADING1"/>
        <w:spacing w:before="120" w:after="0"/>
        <w:jc w:val="center"/>
        <w:rPr>
          <w:b w:val="0"/>
          <w:sz w:val="24"/>
          <w:szCs w:val="24"/>
        </w:rPr>
      </w:pPr>
      <w:r>
        <w:rPr>
          <w:noProof/>
          <w:sz w:val="24"/>
          <w:szCs w:val="24"/>
          <w:lang w:eastAsia="id-ID"/>
        </w:rPr>
        <mc:AlternateContent>
          <mc:Choice Requires="wps">
            <w:drawing>
              <wp:anchor distT="0" distB="0" distL="114300" distR="114300" simplePos="0" relativeHeight="251664384" behindDoc="0" locked="0" layoutInCell="1" allowOverlap="1" wp14:anchorId="3CD98259" wp14:editId="7F6A6CA4">
                <wp:simplePos x="0" y="0"/>
                <wp:positionH relativeFrom="column">
                  <wp:posOffset>1844040</wp:posOffset>
                </wp:positionH>
                <wp:positionV relativeFrom="paragraph">
                  <wp:posOffset>214852</wp:posOffset>
                </wp:positionV>
                <wp:extent cx="1773716" cy="2522855"/>
                <wp:effectExtent l="0" t="0" r="17145" b="10795"/>
                <wp:wrapNone/>
                <wp:docPr id="4" name="Rectangle 4"/>
                <wp:cNvGraphicFramePr/>
                <a:graphic xmlns:a="http://schemas.openxmlformats.org/drawingml/2006/main">
                  <a:graphicData uri="http://schemas.microsoft.com/office/word/2010/wordprocessingShape">
                    <wps:wsp>
                      <wps:cNvSpPr/>
                      <wps:spPr>
                        <a:xfrm>
                          <a:off x="0" y="0"/>
                          <a:ext cx="1773716" cy="2522855"/>
                        </a:xfrm>
                        <a:prstGeom prst="rect">
                          <a:avLst/>
                        </a:prstGeom>
                        <a:noFill/>
                        <a:ln w="19050"/>
                      </wps:spPr>
                      <wps:style>
                        <a:lnRef idx="2">
                          <a:schemeClr val="dk1"/>
                        </a:lnRef>
                        <a:fillRef idx="1">
                          <a:schemeClr val="lt1"/>
                        </a:fillRef>
                        <a:effectRef idx="0">
                          <a:schemeClr val="dk1"/>
                        </a:effectRef>
                        <a:fontRef idx="minor">
                          <a:schemeClr val="dk1"/>
                        </a:fontRef>
                      </wps:style>
                      <wps:txbx>
                        <w:txbxContent>
                          <w:p w:rsidR="008335F8" w:rsidRDefault="00D7409C" w:rsidP="008335F8">
                            <w:pPr>
                              <w:jc w:val="center"/>
                            </w:pPr>
                            <w:r w:rsidRPr="00552953">
                              <w:rPr>
                                <w:noProof/>
                                <w:sz w:val="24"/>
                                <w:szCs w:val="24"/>
                                <w:lang w:eastAsia="id-ID"/>
                              </w:rPr>
                              <w:drawing>
                                <wp:inline distT="0" distB="0" distL="0" distR="0" wp14:anchorId="43E457CF" wp14:editId="2A097506">
                                  <wp:extent cx="1571548" cy="2280491"/>
                                  <wp:effectExtent l="0" t="0" r="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573859" cy="2283844"/>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CD98259" id="Rectangle 4" o:spid="_x0000_s1027" style="position:absolute;left:0;text-align:left;margin-left:145.2pt;margin-top:16.9pt;width:139.65pt;height:198.6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" filled="f" strokecolor="black [3200]" strokeweight="1.5pt">
                <v:textbox>
                  <w:txbxContent>
                    <w:p w:rsidR="008335F8" w:rsidRDefault="00D7409C" w:rsidP="008335F8">
                      <w:pPr>
                        <w:jc w:val="center"/>
                      </w:pPr>
                      <w:r w:rsidRPr="00552953">
                        <w:rPr>
                          <w:noProof/>
                          <w:sz w:val="24"/>
                          <w:szCs w:val="24"/>
                          <w:lang w:eastAsia="id-ID"/>
                        </w:rPr>
                        <w:drawing>
                          <wp:inline distT="0" distB="0" distL="0" distR="0" wp14:anchorId="43E457CF" wp14:editId="2A097506">
                            <wp:extent cx="1571548" cy="2280491"/>
                            <wp:effectExtent l="0" t="0" r="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1573859" cy="2283844"/>
                                    </a:xfrm>
                                    <a:prstGeom prst="rect">
                                      <a:avLst/>
                                    </a:prstGeom>
                                  </pic:spPr>
                                </pic:pic>
                              </a:graphicData>
                            </a:graphic>
                          </wp:inline>
                        </w:drawing>
                      </w:r>
                    </w:p>
                  </w:txbxContent>
                </v:textbox>
              </v:rect>
            </w:pict>
          </mc:Fallback>
        </mc:AlternateContent>
      </w:r>
    </w:p>
    <w:p w:rsidR="009B2D04" w:rsidRPr="00552953" w:rsidRDefault="009B2D04" w:rsidP="00552953">
      <w:pPr>
        <w:pStyle w:val="ADGVIHEADING1"/>
        <w:spacing w:before="120" w:after="0"/>
        <w:jc w:val="center"/>
        <w:rPr>
          <w:b w:val="0"/>
          <w:sz w:val="24"/>
          <w:szCs w:val="24"/>
        </w:rPr>
        <w:sectPr w:rsidR="009B2D04" w:rsidRPr="00552953" w:rsidSect="00231FE1">
          <w:type w:val="continuous"/>
          <w:pgSz w:w="11906" w:h="16838"/>
          <w:pgMar w:top="1531" w:right="1418" w:bottom="1531" w:left="1701" w:header="856" w:footer="1005" w:gutter="0"/>
          <w:pgNumType w:start="2"/>
          <w:cols w:space="709"/>
          <w:docGrid w:linePitch="360"/>
        </w:sectPr>
      </w:pPr>
    </w:p>
    <w:p w:rsidR="008335F8" w:rsidRDefault="008335F8" w:rsidP="00552953">
      <w:pPr>
        <w:pStyle w:val="ADGVIHEADING1"/>
        <w:spacing w:before="120" w:after="0"/>
        <w:jc w:val="center"/>
        <w:rPr>
          <w:b w:val="0"/>
          <w:sz w:val="24"/>
          <w:szCs w:val="24"/>
        </w:rPr>
      </w:pPr>
    </w:p>
    <w:p w:rsidR="008335F8" w:rsidRDefault="008335F8" w:rsidP="00552953">
      <w:pPr>
        <w:pStyle w:val="ADGVIHEADING1"/>
        <w:spacing w:before="120" w:after="0"/>
        <w:jc w:val="center"/>
        <w:rPr>
          <w:b w:val="0"/>
          <w:sz w:val="24"/>
          <w:szCs w:val="24"/>
        </w:rPr>
      </w:pPr>
    </w:p>
    <w:p w:rsidR="008335F8" w:rsidRDefault="008335F8" w:rsidP="00552953">
      <w:pPr>
        <w:pStyle w:val="ADGVIHEADING1"/>
        <w:spacing w:before="120" w:after="0"/>
        <w:jc w:val="center"/>
        <w:rPr>
          <w:b w:val="0"/>
          <w:sz w:val="24"/>
          <w:szCs w:val="24"/>
        </w:rPr>
      </w:pPr>
    </w:p>
    <w:p w:rsidR="008335F8" w:rsidRDefault="008335F8" w:rsidP="00552953">
      <w:pPr>
        <w:pStyle w:val="ADGVIHEADING1"/>
        <w:spacing w:before="120" w:after="0"/>
        <w:jc w:val="center"/>
        <w:rPr>
          <w:b w:val="0"/>
          <w:sz w:val="24"/>
          <w:szCs w:val="24"/>
        </w:rPr>
      </w:pPr>
    </w:p>
    <w:p w:rsidR="008335F8" w:rsidRDefault="008335F8" w:rsidP="00552953">
      <w:pPr>
        <w:pStyle w:val="ADGVIHEADING1"/>
        <w:spacing w:before="120" w:after="0"/>
        <w:jc w:val="center"/>
        <w:rPr>
          <w:b w:val="0"/>
          <w:sz w:val="24"/>
          <w:szCs w:val="24"/>
        </w:rPr>
      </w:pPr>
    </w:p>
    <w:p w:rsidR="008335F8" w:rsidRDefault="008335F8" w:rsidP="00552953">
      <w:pPr>
        <w:pStyle w:val="ADGVIHEADING1"/>
        <w:spacing w:before="120" w:after="0"/>
        <w:jc w:val="center"/>
        <w:rPr>
          <w:b w:val="0"/>
          <w:sz w:val="24"/>
          <w:szCs w:val="24"/>
        </w:rPr>
      </w:pPr>
    </w:p>
    <w:p w:rsidR="008335F8" w:rsidRDefault="008335F8" w:rsidP="00552953">
      <w:pPr>
        <w:pStyle w:val="ADGVIHEADING1"/>
        <w:spacing w:before="120" w:after="0"/>
        <w:jc w:val="center"/>
        <w:rPr>
          <w:b w:val="0"/>
          <w:sz w:val="24"/>
          <w:szCs w:val="24"/>
        </w:rPr>
      </w:pPr>
    </w:p>
    <w:p w:rsidR="008335F8" w:rsidRDefault="008335F8" w:rsidP="00552953">
      <w:pPr>
        <w:pStyle w:val="ADGVIHEADING1"/>
        <w:spacing w:before="120" w:after="0"/>
        <w:jc w:val="center"/>
        <w:rPr>
          <w:b w:val="0"/>
          <w:sz w:val="24"/>
          <w:szCs w:val="24"/>
        </w:rPr>
      </w:pPr>
    </w:p>
    <w:p w:rsidR="008335F8" w:rsidRDefault="008335F8" w:rsidP="00552953">
      <w:pPr>
        <w:pStyle w:val="ADGVIHEADING1"/>
        <w:spacing w:before="120" w:after="0"/>
        <w:jc w:val="center"/>
        <w:rPr>
          <w:b w:val="0"/>
          <w:sz w:val="24"/>
          <w:szCs w:val="24"/>
        </w:rPr>
      </w:pPr>
    </w:p>
    <w:p w:rsidR="008335F8" w:rsidRDefault="008335F8" w:rsidP="00552953">
      <w:pPr>
        <w:pStyle w:val="ADGVIHEADING1"/>
        <w:spacing w:before="120" w:after="0"/>
        <w:jc w:val="center"/>
        <w:rPr>
          <w:b w:val="0"/>
          <w:sz w:val="24"/>
          <w:szCs w:val="24"/>
        </w:rPr>
      </w:pPr>
    </w:p>
    <w:p w:rsidR="008335F8" w:rsidRDefault="008335F8" w:rsidP="00552953">
      <w:pPr>
        <w:pStyle w:val="ADGVIHEADING1"/>
        <w:spacing w:before="120" w:after="0"/>
        <w:jc w:val="center"/>
        <w:rPr>
          <w:b w:val="0"/>
          <w:sz w:val="24"/>
          <w:szCs w:val="24"/>
        </w:rPr>
      </w:pPr>
    </w:p>
    <w:p w:rsidR="008335F8" w:rsidRDefault="008335F8" w:rsidP="00552953">
      <w:pPr>
        <w:pStyle w:val="ADGVIHEADING1"/>
        <w:spacing w:before="120" w:after="0"/>
        <w:jc w:val="center"/>
        <w:rPr>
          <w:b w:val="0"/>
          <w:sz w:val="24"/>
          <w:szCs w:val="24"/>
        </w:rPr>
      </w:pPr>
    </w:p>
    <w:p w:rsidR="008335F8" w:rsidRDefault="008335F8" w:rsidP="00552953">
      <w:pPr>
        <w:pStyle w:val="ADGVIHEADING1"/>
        <w:spacing w:before="120" w:after="0"/>
        <w:jc w:val="center"/>
        <w:rPr>
          <w:b w:val="0"/>
          <w:sz w:val="24"/>
          <w:szCs w:val="24"/>
        </w:rPr>
      </w:pPr>
    </w:p>
    <w:p w:rsidR="008335F8" w:rsidRDefault="008335F8" w:rsidP="00552953">
      <w:pPr>
        <w:pStyle w:val="ADGVIHEADING1"/>
        <w:spacing w:before="120" w:after="0"/>
        <w:jc w:val="center"/>
        <w:rPr>
          <w:b w:val="0"/>
          <w:sz w:val="24"/>
          <w:szCs w:val="24"/>
        </w:rPr>
      </w:pPr>
    </w:p>
    <w:p w:rsidR="008335F8" w:rsidRDefault="008335F8" w:rsidP="00552953">
      <w:pPr>
        <w:pStyle w:val="ADGVIHEADING1"/>
        <w:spacing w:before="120" w:after="0"/>
        <w:jc w:val="center"/>
        <w:rPr>
          <w:b w:val="0"/>
          <w:sz w:val="24"/>
          <w:szCs w:val="24"/>
        </w:rPr>
      </w:pPr>
    </w:p>
    <w:p w:rsidR="008335F8" w:rsidRDefault="008335F8" w:rsidP="00552953">
      <w:pPr>
        <w:pStyle w:val="ADGVIHEADING1"/>
        <w:spacing w:before="120" w:after="0"/>
        <w:jc w:val="center"/>
        <w:rPr>
          <w:b w:val="0"/>
          <w:sz w:val="24"/>
          <w:szCs w:val="24"/>
        </w:rPr>
      </w:pPr>
    </w:p>
    <w:p w:rsidR="008335F8" w:rsidRPr="00552953" w:rsidRDefault="008335F8" w:rsidP="00552953">
      <w:pPr>
        <w:pStyle w:val="ADGVIHEADING1"/>
        <w:spacing w:before="120" w:after="0"/>
        <w:jc w:val="center"/>
        <w:rPr>
          <w:b w:val="0"/>
          <w:sz w:val="24"/>
          <w:szCs w:val="24"/>
        </w:rPr>
        <w:sectPr w:rsidR="008335F8" w:rsidRPr="00552953" w:rsidSect="00231FE1">
          <w:type w:val="continuous"/>
          <w:pgSz w:w="11906" w:h="16838"/>
          <w:pgMar w:top="1531" w:right="1418" w:bottom="1531" w:left="1701" w:header="856" w:footer="1005" w:gutter="0"/>
          <w:pgNumType w:start="2"/>
          <w:cols w:num="2" w:space="709"/>
          <w:docGrid w:linePitch="360"/>
        </w:sectPr>
      </w:pPr>
    </w:p>
    <w:p w:rsidR="00C26515" w:rsidRDefault="00C26515" w:rsidP="00552953">
      <w:pPr>
        <w:pStyle w:val="ADGVIHEADING1"/>
        <w:spacing w:before="120" w:after="0"/>
        <w:jc w:val="center"/>
        <w:rPr>
          <w:b w:val="0"/>
          <w:sz w:val="24"/>
          <w:szCs w:val="24"/>
        </w:rPr>
      </w:pPr>
    </w:p>
    <w:p w:rsidR="009B2D04" w:rsidRPr="00552953" w:rsidRDefault="009B2D04" w:rsidP="00552953">
      <w:pPr>
        <w:pStyle w:val="ADGVIHEADING1"/>
        <w:spacing w:before="120" w:after="0"/>
        <w:jc w:val="center"/>
        <w:rPr>
          <w:b w:val="0"/>
          <w:sz w:val="24"/>
          <w:szCs w:val="24"/>
        </w:rPr>
      </w:pPr>
    </w:p>
    <w:p w:rsidR="002A20D1" w:rsidRPr="00D7409C" w:rsidRDefault="008335F8" w:rsidP="00552953">
      <w:pPr>
        <w:pStyle w:val="ADGVIHEADING1"/>
        <w:spacing w:before="120" w:after="0"/>
        <w:jc w:val="center"/>
        <w:rPr>
          <w:b w:val="0"/>
          <w:sz w:val="18"/>
          <w:szCs w:val="18"/>
        </w:rPr>
      </w:pPr>
      <w:r w:rsidRPr="00D7409C">
        <w:rPr>
          <w:sz w:val="18"/>
          <w:szCs w:val="18"/>
        </w:rPr>
        <w:t>FIGURE</w:t>
      </w:r>
      <w:r w:rsidR="007E04D2" w:rsidRPr="00D7409C">
        <w:rPr>
          <w:sz w:val="18"/>
          <w:szCs w:val="18"/>
        </w:rPr>
        <w:t xml:space="preserve"> 5.</w:t>
      </w:r>
      <w:r w:rsidR="007E04D2" w:rsidRPr="00D7409C">
        <w:rPr>
          <w:b w:val="0"/>
          <w:sz w:val="18"/>
          <w:szCs w:val="18"/>
        </w:rPr>
        <w:t xml:space="preserve"> </w:t>
      </w:r>
      <w:r w:rsidR="00880AE5" w:rsidRPr="00D7409C">
        <w:rPr>
          <w:b w:val="0"/>
          <w:sz w:val="18"/>
          <w:szCs w:val="18"/>
          <w:lang w:val="en-US"/>
        </w:rPr>
        <w:t xml:space="preserve">Front </w:t>
      </w:r>
      <w:r w:rsidR="007E04D2" w:rsidRPr="00D7409C">
        <w:rPr>
          <w:b w:val="0"/>
          <w:sz w:val="18"/>
          <w:szCs w:val="18"/>
        </w:rPr>
        <w:t>Cover of the Textbook</w:t>
      </w:r>
    </w:p>
    <w:p w:rsidR="00BE622F" w:rsidRPr="00EC6A61" w:rsidRDefault="00BE622F" w:rsidP="00552953">
      <w:pPr>
        <w:pStyle w:val="ADGVIHEADING1"/>
        <w:spacing w:before="120" w:after="0"/>
        <w:jc w:val="center"/>
      </w:pPr>
    </w:p>
    <w:p w:rsidR="009B2D04" w:rsidRPr="00D7409C" w:rsidRDefault="009B2D04" w:rsidP="009B2D04">
      <w:pPr>
        <w:pStyle w:val="ADGVIBODYTEXT"/>
        <w:spacing w:before="120"/>
        <w:ind w:firstLine="562"/>
        <w:rPr>
          <w:sz w:val="20"/>
          <w:szCs w:val="20"/>
        </w:rPr>
      </w:pPr>
      <w:r w:rsidRPr="00D7409C">
        <w:rPr>
          <w:sz w:val="20"/>
          <w:szCs w:val="20"/>
        </w:rPr>
        <w:t>PBIL models provide opportunities for students to produce interesting and meaningful learning experiences especially for students who are ready to enter the workforce. In its application, students are required to carry out scientific projects independently with the guidance of teachers through social media. The process will be more meaningful because students are given the opportunity to plan scientific projects. The indirect learning process gives students many opportunities to learn more by themselves and develop creativity in solving problems. The pattern of independent learning is scientific learning according to Curriculum 2013 (K13) integrated ICT.</w:t>
      </w:r>
    </w:p>
    <w:p w:rsidR="006A2218" w:rsidRPr="00EC6A61" w:rsidRDefault="00AB6A8E" w:rsidP="00EC6A61">
      <w:pPr>
        <w:pStyle w:val="ADGVIHEADING1"/>
        <w:jc w:val="center"/>
        <w:rPr>
          <w:sz w:val="24"/>
          <w:szCs w:val="24"/>
        </w:rPr>
      </w:pPr>
      <w:r w:rsidRPr="00EC6A61">
        <w:rPr>
          <w:sz w:val="24"/>
          <w:szCs w:val="24"/>
        </w:rPr>
        <w:t>CONCLUSION</w:t>
      </w:r>
    </w:p>
    <w:p w:rsidR="00B170B3" w:rsidRPr="00D7409C" w:rsidRDefault="00AB6A8E" w:rsidP="00552953">
      <w:pPr>
        <w:pStyle w:val="ADGVIBODYTEXT"/>
        <w:spacing w:before="120"/>
        <w:ind w:firstLine="562"/>
        <w:rPr>
          <w:sz w:val="20"/>
          <w:szCs w:val="20"/>
        </w:rPr>
      </w:pPr>
      <w:r w:rsidRPr="00D7409C">
        <w:rPr>
          <w:sz w:val="20"/>
          <w:szCs w:val="20"/>
        </w:rPr>
        <w:t xml:space="preserve">The results of the development of the learning model Project-Based Independent Learning. PBIL learning model development was developed based on the 10 steps of Borg &amp; Gall, resulting in the design of PBIL learning models, Project-Based Independent Learning guidebooks, android-based learning media, textbooks and equipped with cognitive, psychomotor and affective assessment instruments. The product has been validated by learning experts, media experts, material experts and users. Learning model as a new reference for teachers in implementing the learning process. Learning handbooks, provide knowledge and concrete examples for teachers in implementing PBIL learning models. Learning media is a source of learning </w:t>
      </w:r>
      <w:r w:rsidRPr="00D7409C">
        <w:rPr>
          <w:sz w:val="20"/>
          <w:szCs w:val="20"/>
        </w:rPr>
        <w:lastRenderedPageBreak/>
        <w:t>for students in completing projects independently, equipped with material buttons, work steps and video tutorials. Textbooks are also learning resources for students that are used as a guide to making shirts.</w:t>
      </w:r>
    </w:p>
    <w:p w:rsidR="00AB6A8E" w:rsidRPr="00D7409C" w:rsidRDefault="00AB6A8E" w:rsidP="00552953">
      <w:pPr>
        <w:pStyle w:val="ADGVIBODYTEXT"/>
        <w:spacing w:before="120"/>
        <w:rPr>
          <w:sz w:val="20"/>
          <w:szCs w:val="20"/>
        </w:rPr>
      </w:pPr>
      <w:r w:rsidRPr="00D7409C">
        <w:rPr>
          <w:sz w:val="20"/>
          <w:szCs w:val="20"/>
        </w:rPr>
        <w:t>The learning model of the effectivene</w:t>
      </w:r>
      <w:r w:rsidR="00880AE5" w:rsidRPr="00D7409C">
        <w:rPr>
          <w:sz w:val="20"/>
          <w:szCs w:val="20"/>
        </w:rPr>
        <w:t xml:space="preserve">ss test results shows that, </w:t>
      </w:r>
      <w:r w:rsidR="00880AE5" w:rsidRPr="00D7409C">
        <w:rPr>
          <w:sz w:val="20"/>
          <w:szCs w:val="20"/>
          <w:lang w:val="en-US"/>
        </w:rPr>
        <w:t>by</w:t>
      </w:r>
      <w:r w:rsidRPr="00D7409C">
        <w:rPr>
          <w:sz w:val="20"/>
          <w:szCs w:val="20"/>
        </w:rPr>
        <w:t xml:space="preserve"> PBIL learning model, students find it easier to learn the subject of shirt maki</w:t>
      </w:r>
      <w:r w:rsidR="00880AE5" w:rsidRPr="00D7409C">
        <w:rPr>
          <w:sz w:val="20"/>
          <w:szCs w:val="20"/>
        </w:rPr>
        <w:t>ng material (97%); students</w:t>
      </w:r>
      <w:r w:rsidR="00880AE5" w:rsidRPr="00D7409C">
        <w:rPr>
          <w:sz w:val="20"/>
          <w:szCs w:val="20"/>
          <w:lang w:val="en-US"/>
        </w:rPr>
        <w:t xml:space="preserve"> </w:t>
      </w:r>
      <w:r w:rsidRPr="00D7409C">
        <w:rPr>
          <w:sz w:val="20"/>
          <w:szCs w:val="20"/>
        </w:rPr>
        <w:t xml:space="preserve">helped in </w:t>
      </w:r>
      <w:r w:rsidR="00880AE5" w:rsidRPr="00D7409C">
        <w:rPr>
          <w:sz w:val="20"/>
          <w:szCs w:val="20"/>
        </w:rPr>
        <w:t>solving problems (91%); increas</w:t>
      </w:r>
      <w:r w:rsidR="00880AE5" w:rsidRPr="00D7409C">
        <w:rPr>
          <w:sz w:val="20"/>
          <w:szCs w:val="20"/>
          <w:lang w:val="en-US"/>
        </w:rPr>
        <w:t>ing</w:t>
      </w:r>
      <w:r w:rsidR="00880AE5" w:rsidRPr="00D7409C">
        <w:rPr>
          <w:sz w:val="20"/>
          <w:szCs w:val="20"/>
        </w:rPr>
        <w:t xml:space="preserve"> the courage of students to </w:t>
      </w:r>
      <w:r w:rsidR="005E04A0" w:rsidRPr="00D7409C">
        <w:rPr>
          <w:sz w:val="20"/>
          <w:szCs w:val="20"/>
          <w:lang w:val="en-US"/>
        </w:rPr>
        <w:t>share</w:t>
      </w:r>
      <w:r w:rsidRPr="00D7409C">
        <w:rPr>
          <w:sz w:val="20"/>
          <w:szCs w:val="20"/>
        </w:rPr>
        <w:t xml:space="preserve"> opinions (85%); support students to</w:t>
      </w:r>
      <w:r w:rsidR="00880AE5" w:rsidRPr="00D7409C">
        <w:rPr>
          <w:sz w:val="20"/>
          <w:szCs w:val="20"/>
          <w:lang w:val="en-US"/>
        </w:rPr>
        <w:t xml:space="preserve"> be able to</w:t>
      </w:r>
      <w:r w:rsidR="00880AE5" w:rsidRPr="00D7409C">
        <w:rPr>
          <w:sz w:val="20"/>
          <w:szCs w:val="20"/>
        </w:rPr>
        <w:t xml:space="preserve"> work</w:t>
      </w:r>
      <w:r w:rsidRPr="00D7409C">
        <w:rPr>
          <w:sz w:val="20"/>
          <w:szCs w:val="20"/>
        </w:rPr>
        <w:t xml:space="preserve"> wi</w:t>
      </w:r>
      <w:r w:rsidR="00880AE5" w:rsidRPr="00D7409C">
        <w:rPr>
          <w:sz w:val="20"/>
          <w:szCs w:val="20"/>
        </w:rPr>
        <w:t>th their friends (94%); motivat</w:t>
      </w:r>
      <w:r w:rsidR="00880AE5" w:rsidRPr="00D7409C">
        <w:rPr>
          <w:sz w:val="20"/>
          <w:szCs w:val="20"/>
          <w:lang w:val="en-US"/>
        </w:rPr>
        <w:t>ing</w:t>
      </w:r>
      <w:r w:rsidR="00880AE5" w:rsidRPr="00D7409C">
        <w:rPr>
          <w:sz w:val="20"/>
          <w:szCs w:val="20"/>
        </w:rPr>
        <w:t xml:space="preserve"> students </w:t>
      </w:r>
      <w:r w:rsidR="00880AE5" w:rsidRPr="00D7409C">
        <w:rPr>
          <w:sz w:val="20"/>
          <w:szCs w:val="20"/>
          <w:lang w:val="en-US"/>
        </w:rPr>
        <w:t>to get</w:t>
      </w:r>
      <w:r w:rsidRPr="00D7409C">
        <w:rPr>
          <w:sz w:val="20"/>
          <w:szCs w:val="20"/>
        </w:rPr>
        <w:t xml:space="preserve"> achievement (97%); students feel it is easier to solve post test questions (97%); motivate students to disregard task</w:t>
      </w:r>
      <w:r w:rsidR="005E04A0" w:rsidRPr="00D7409C">
        <w:rPr>
          <w:sz w:val="20"/>
          <w:szCs w:val="20"/>
        </w:rPr>
        <w:t xml:space="preserve">s (97%); learners feel that </w:t>
      </w:r>
      <w:r w:rsidR="005E04A0" w:rsidRPr="00D7409C">
        <w:rPr>
          <w:sz w:val="20"/>
          <w:szCs w:val="20"/>
          <w:lang w:val="en-US"/>
        </w:rPr>
        <w:t>by</w:t>
      </w:r>
      <w:r w:rsidRPr="00D7409C">
        <w:rPr>
          <w:sz w:val="20"/>
          <w:szCs w:val="20"/>
        </w:rPr>
        <w:t xml:space="preserve"> the PBIL learning model, relations with teachers become closer (97%).</w:t>
      </w:r>
    </w:p>
    <w:p w:rsidR="00CA1B8D" w:rsidRPr="00D7409C" w:rsidRDefault="00AB6A8E" w:rsidP="00552953">
      <w:pPr>
        <w:pStyle w:val="ADGVIBODYTEXT"/>
        <w:spacing w:before="120"/>
        <w:rPr>
          <w:sz w:val="20"/>
          <w:szCs w:val="20"/>
        </w:rPr>
      </w:pPr>
      <w:r w:rsidRPr="00D7409C">
        <w:rPr>
          <w:sz w:val="20"/>
          <w:szCs w:val="20"/>
        </w:rPr>
        <w:t>The use of PBIL models by teachers as a combination of direct learning / face-to-face and independent / indirect learning. The PBIL model can be applied to students of the Vocational School of Fashion who implement the Internship. Other conditions that support teachers to apply the PBIL model to students, including when teachers implement external services</w:t>
      </w:r>
      <w:r w:rsidR="00E06277" w:rsidRPr="00D7409C">
        <w:rPr>
          <w:sz w:val="20"/>
          <w:szCs w:val="20"/>
        </w:rPr>
        <w:t>.</w:t>
      </w:r>
    </w:p>
    <w:p w:rsidR="00BE622F" w:rsidRPr="00D7409C" w:rsidRDefault="00BE622F" w:rsidP="00552953">
      <w:pPr>
        <w:pStyle w:val="ADGVIBODYTEXT"/>
        <w:spacing w:before="120"/>
        <w:rPr>
          <w:sz w:val="20"/>
          <w:szCs w:val="20"/>
        </w:rPr>
        <w:sectPr w:rsidR="00BE622F" w:rsidRPr="00D7409C" w:rsidSect="00231FE1">
          <w:type w:val="continuous"/>
          <w:pgSz w:w="11906" w:h="16838"/>
          <w:pgMar w:top="1531" w:right="1418" w:bottom="1531" w:left="1701" w:header="856" w:footer="1005" w:gutter="0"/>
          <w:pgNumType w:start="2"/>
          <w:cols w:space="709"/>
          <w:docGrid w:linePitch="360"/>
        </w:sectPr>
      </w:pPr>
      <w:r w:rsidRPr="00D7409C">
        <w:rPr>
          <w:sz w:val="20"/>
          <w:szCs w:val="20"/>
        </w:rPr>
        <w:t>Compared with other models, PBIL is able to improve the quality of student learning in certain materials and make students able to apply a certain knowledge in a particular product / context. Students must be cognitively involved in the project for a certain amount of time. Involvement in complex assignments is an important component of learning because we assume that students will be motivated to test their ideas and the depth of understanding when facing authentic problems. PBIL can increase enthusiasm for learning between students and teachers, because the implementation is not monotonous in the classroom. Also brings up many skills (such as time management, collaborating and problem solving). Learners also learn to adapt the material to their own abilities in learning.</w:t>
      </w:r>
    </w:p>
    <w:p w:rsidR="00CA1B8D" w:rsidRPr="00EC6A61" w:rsidRDefault="00E309B4" w:rsidP="00EC6A61">
      <w:pPr>
        <w:pStyle w:val="ADGVIHEADING1"/>
        <w:jc w:val="center"/>
        <w:rPr>
          <w:b w:val="0"/>
          <w:sz w:val="24"/>
          <w:szCs w:val="24"/>
        </w:rPr>
      </w:pPr>
      <w:r w:rsidRPr="00EC6A61">
        <w:rPr>
          <w:sz w:val="24"/>
          <w:szCs w:val="24"/>
        </w:rPr>
        <w:t>REFERENCES</w:t>
      </w:r>
    </w:p>
    <w:p w:rsidR="004C329D" w:rsidRPr="00552953" w:rsidRDefault="004C329D" w:rsidP="00552953">
      <w:pPr>
        <w:widowControl w:val="0"/>
        <w:autoSpaceDE w:val="0"/>
        <w:autoSpaceDN w:val="0"/>
        <w:adjustRightInd w:val="0"/>
        <w:spacing w:before="120" w:after="0" w:line="240" w:lineRule="auto"/>
        <w:ind w:left="480" w:hanging="480"/>
        <w:rPr>
          <w:sz w:val="24"/>
          <w:szCs w:val="24"/>
        </w:rPr>
        <w:sectPr w:rsidR="004C329D" w:rsidRPr="00552953" w:rsidSect="00231FE1">
          <w:type w:val="continuous"/>
          <w:pgSz w:w="11906" w:h="16838"/>
          <w:pgMar w:top="1531" w:right="1418" w:bottom="1531" w:left="1701" w:header="856" w:footer="1005" w:gutter="0"/>
          <w:pgNumType w:start="2"/>
          <w:cols w:space="709"/>
          <w:docGrid w:linePitch="360"/>
        </w:sectPr>
      </w:pPr>
    </w:p>
    <w:p w:rsidR="003B036C" w:rsidRPr="003B036C" w:rsidRDefault="00C9688A" w:rsidP="003B036C">
      <w:pPr>
        <w:widowControl w:val="0"/>
        <w:autoSpaceDE w:val="0"/>
        <w:autoSpaceDN w:val="0"/>
        <w:adjustRightInd w:val="0"/>
        <w:spacing w:before="120" w:after="0" w:line="240" w:lineRule="auto"/>
        <w:ind w:left="480" w:hanging="480"/>
        <w:rPr>
          <w:rFonts w:ascii="Times New Roman" w:hAnsi="Times New Roman"/>
          <w:noProof/>
          <w:sz w:val="20"/>
          <w:lang w:val="en-US"/>
        </w:rPr>
      </w:pPr>
      <w:r w:rsidRPr="00C9688A">
        <w:rPr>
          <w:rFonts w:ascii="Times New Roman" w:hAnsi="Times New Roman"/>
          <w:sz w:val="20"/>
          <w:szCs w:val="20"/>
        </w:rPr>
        <w:fldChar w:fldCharType="begin" w:fldLock="1"/>
      </w:r>
      <w:r w:rsidRPr="00C9688A">
        <w:rPr>
          <w:rFonts w:ascii="Times New Roman" w:hAnsi="Times New Roman"/>
          <w:sz w:val="20"/>
          <w:szCs w:val="20"/>
        </w:rPr>
        <w:instrText xml:space="preserve">ADDIN Mendeley Bibliography CSL_BIBLIOGRAPHY </w:instrText>
      </w:r>
      <w:r w:rsidRPr="00C9688A">
        <w:rPr>
          <w:rFonts w:ascii="Times New Roman" w:hAnsi="Times New Roman"/>
          <w:sz w:val="20"/>
          <w:szCs w:val="20"/>
        </w:rPr>
        <w:fldChar w:fldCharType="separate"/>
      </w:r>
      <w:r w:rsidR="003B036C" w:rsidRPr="003B036C">
        <w:rPr>
          <w:rFonts w:ascii="Times New Roman" w:hAnsi="Times New Roman"/>
          <w:noProof/>
          <w:sz w:val="20"/>
          <w:lang w:val="en-US"/>
        </w:rPr>
        <w:t xml:space="preserve">Anohah, E., Oyelere, S. S., &amp; Suhonen, J. (2017). Trends of mobile learning in computing education from 2006 to 2014: A systematic review of research publications. </w:t>
      </w:r>
      <w:r w:rsidR="003B036C" w:rsidRPr="003B036C">
        <w:rPr>
          <w:rFonts w:ascii="Times New Roman" w:hAnsi="Times New Roman"/>
          <w:i/>
          <w:iCs/>
          <w:noProof/>
          <w:sz w:val="20"/>
          <w:lang w:val="en-US"/>
        </w:rPr>
        <w:t>International Journal of Mobile and Blended Learning</w:t>
      </w:r>
      <w:r w:rsidR="003B036C" w:rsidRPr="003B036C">
        <w:rPr>
          <w:rFonts w:ascii="Times New Roman" w:hAnsi="Times New Roman"/>
          <w:noProof/>
          <w:sz w:val="20"/>
          <w:lang w:val="en-US"/>
        </w:rPr>
        <w:t xml:space="preserve">, </w:t>
      </w:r>
      <w:r w:rsidR="003B036C" w:rsidRPr="003B036C">
        <w:rPr>
          <w:rFonts w:ascii="Times New Roman" w:hAnsi="Times New Roman"/>
          <w:i/>
          <w:iCs/>
          <w:noProof/>
          <w:sz w:val="20"/>
          <w:lang w:val="en-US"/>
        </w:rPr>
        <w:t>9</w:t>
      </w:r>
      <w:r w:rsidR="003B036C" w:rsidRPr="003B036C">
        <w:rPr>
          <w:rFonts w:ascii="Times New Roman" w:hAnsi="Times New Roman"/>
          <w:noProof/>
          <w:sz w:val="20"/>
          <w:lang w:val="en-US"/>
        </w:rPr>
        <w:t>(1), 16–33. https://doi.org/10.4018/IJMBL.2017010102</w:t>
      </w:r>
    </w:p>
    <w:p w:rsidR="003B036C" w:rsidRPr="003B036C" w:rsidRDefault="003B036C" w:rsidP="003B036C">
      <w:pPr>
        <w:widowControl w:val="0"/>
        <w:autoSpaceDE w:val="0"/>
        <w:autoSpaceDN w:val="0"/>
        <w:adjustRightInd w:val="0"/>
        <w:spacing w:before="120" w:after="0" w:line="240" w:lineRule="auto"/>
        <w:ind w:left="480" w:hanging="480"/>
        <w:rPr>
          <w:rFonts w:ascii="Times New Roman" w:hAnsi="Times New Roman"/>
          <w:noProof/>
          <w:sz w:val="20"/>
          <w:lang w:val="en-US"/>
        </w:rPr>
      </w:pPr>
      <w:r w:rsidRPr="003B036C">
        <w:rPr>
          <w:rFonts w:ascii="Times New Roman" w:hAnsi="Times New Roman"/>
          <w:noProof/>
          <w:sz w:val="20"/>
          <w:lang w:val="en-US"/>
        </w:rPr>
        <w:t xml:space="preserve">Bae, J.-H., &amp; Lee, H. (2015). Development of Teaching-Learning Model with Project-Based Learning Using Smart Learning Contents Authoring Tool. </w:t>
      </w:r>
      <w:r w:rsidRPr="003B036C">
        <w:rPr>
          <w:rFonts w:ascii="Times New Roman" w:hAnsi="Times New Roman"/>
          <w:i/>
          <w:iCs/>
          <w:noProof/>
          <w:sz w:val="20"/>
          <w:lang w:val="en-US"/>
        </w:rPr>
        <w:t>Springer-Verlag Berlin Heidelberg</w:t>
      </w:r>
      <w:r w:rsidRPr="003B036C">
        <w:rPr>
          <w:rFonts w:ascii="Times New Roman" w:hAnsi="Times New Roman"/>
          <w:noProof/>
          <w:sz w:val="20"/>
          <w:lang w:val="en-US"/>
        </w:rPr>
        <w:t>, 1031–1036. https://doi.org/10.1007/978-3-662-45402-2_146</w:t>
      </w:r>
    </w:p>
    <w:p w:rsidR="003B036C" w:rsidRPr="003B036C" w:rsidRDefault="003B036C" w:rsidP="003B036C">
      <w:pPr>
        <w:widowControl w:val="0"/>
        <w:autoSpaceDE w:val="0"/>
        <w:autoSpaceDN w:val="0"/>
        <w:adjustRightInd w:val="0"/>
        <w:spacing w:before="120" w:after="0" w:line="240" w:lineRule="auto"/>
        <w:ind w:left="480" w:hanging="480"/>
        <w:rPr>
          <w:rFonts w:ascii="Times New Roman" w:hAnsi="Times New Roman"/>
          <w:noProof/>
          <w:sz w:val="20"/>
          <w:lang w:val="en-US"/>
        </w:rPr>
      </w:pPr>
      <w:r w:rsidRPr="003B036C">
        <w:rPr>
          <w:rFonts w:ascii="Times New Roman" w:hAnsi="Times New Roman"/>
          <w:noProof/>
          <w:sz w:val="20"/>
          <w:lang w:val="en-US"/>
        </w:rPr>
        <w:t xml:space="preserve">Borg, &amp; Gall. (2003). </w:t>
      </w:r>
      <w:r w:rsidRPr="003B036C">
        <w:rPr>
          <w:rFonts w:ascii="Times New Roman" w:hAnsi="Times New Roman"/>
          <w:i/>
          <w:iCs/>
          <w:noProof/>
          <w:sz w:val="20"/>
          <w:lang w:val="en-US"/>
        </w:rPr>
        <w:t>Education Research</w:t>
      </w:r>
      <w:r w:rsidRPr="003B036C">
        <w:rPr>
          <w:rFonts w:ascii="Times New Roman" w:hAnsi="Times New Roman"/>
          <w:noProof/>
          <w:sz w:val="20"/>
          <w:lang w:val="en-US"/>
        </w:rPr>
        <w:t>. New York: Allyn and Bacon.</w:t>
      </w:r>
    </w:p>
    <w:p w:rsidR="003B036C" w:rsidRPr="003B036C" w:rsidRDefault="003B036C" w:rsidP="003B036C">
      <w:pPr>
        <w:widowControl w:val="0"/>
        <w:autoSpaceDE w:val="0"/>
        <w:autoSpaceDN w:val="0"/>
        <w:adjustRightInd w:val="0"/>
        <w:spacing w:before="120" w:after="0" w:line="240" w:lineRule="auto"/>
        <w:ind w:left="480" w:hanging="480"/>
        <w:rPr>
          <w:rFonts w:ascii="Times New Roman" w:hAnsi="Times New Roman"/>
          <w:noProof/>
          <w:sz w:val="20"/>
          <w:lang w:val="en-US"/>
        </w:rPr>
      </w:pPr>
      <w:r w:rsidRPr="003B036C">
        <w:rPr>
          <w:rFonts w:ascii="Times New Roman" w:hAnsi="Times New Roman"/>
          <w:noProof/>
          <w:sz w:val="20"/>
          <w:lang w:val="en-US"/>
        </w:rPr>
        <w:t xml:space="preserve">Cavus, N. (2011). Investigating mobile devices and LMS integration in higher education: Student perspectives. </w:t>
      </w:r>
      <w:r w:rsidRPr="003B036C">
        <w:rPr>
          <w:rFonts w:ascii="Times New Roman" w:hAnsi="Times New Roman"/>
          <w:i/>
          <w:iCs/>
          <w:noProof/>
          <w:sz w:val="20"/>
          <w:lang w:val="en-US"/>
        </w:rPr>
        <w:t>Procedia Computer Science</w:t>
      </w:r>
      <w:r w:rsidRPr="003B036C">
        <w:rPr>
          <w:rFonts w:ascii="Times New Roman" w:hAnsi="Times New Roman"/>
          <w:noProof/>
          <w:sz w:val="20"/>
          <w:lang w:val="en-US"/>
        </w:rPr>
        <w:t xml:space="preserve">, </w:t>
      </w:r>
      <w:r w:rsidRPr="003B036C">
        <w:rPr>
          <w:rFonts w:ascii="Times New Roman" w:hAnsi="Times New Roman"/>
          <w:i/>
          <w:iCs/>
          <w:noProof/>
          <w:sz w:val="20"/>
          <w:lang w:val="en-US"/>
        </w:rPr>
        <w:t>3</w:t>
      </w:r>
      <w:r w:rsidRPr="003B036C">
        <w:rPr>
          <w:rFonts w:ascii="Times New Roman" w:hAnsi="Times New Roman"/>
          <w:noProof/>
          <w:sz w:val="20"/>
          <w:lang w:val="en-US"/>
        </w:rPr>
        <w:t>, 1469–1474.</w:t>
      </w:r>
    </w:p>
    <w:p w:rsidR="003B036C" w:rsidRPr="003B036C" w:rsidRDefault="003B036C" w:rsidP="003B036C">
      <w:pPr>
        <w:widowControl w:val="0"/>
        <w:autoSpaceDE w:val="0"/>
        <w:autoSpaceDN w:val="0"/>
        <w:adjustRightInd w:val="0"/>
        <w:spacing w:before="120" w:after="0" w:line="240" w:lineRule="auto"/>
        <w:ind w:left="480" w:hanging="480"/>
        <w:rPr>
          <w:rFonts w:ascii="Times New Roman" w:hAnsi="Times New Roman"/>
          <w:noProof/>
          <w:sz w:val="20"/>
          <w:lang w:val="en-US"/>
        </w:rPr>
      </w:pPr>
      <w:r w:rsidRPr="003B036C">
        <w:rPr>
          <w:rFonts w:ascii="Times New Roman" w:hAnsi="Times New Roman"/>
          <w:noProof/>
          <w:sz w:val="20"/>
          <w:lang w:val="en-US"/>
        </w:rPr>
        <w:t xml:space="preserve">Doriza, S, Irzal, M., Muhidin, A., &amp; Sari, D. K. (2019). Implication of the use of Android-based App Pie application on children counseling subject. </w:t>
      </w:r>
      <w:r w:rsidRPr="003B036C">
        <w:rPr>
          <w:rFonts w:ascii="Times New Roman" w:hAnsi="Times New Roman"/>
          <w:i/>
          <w:iCs/>
          <w:noProof/>
          <w:sz w:val="20"/>
          <w:lang w:val="en-US"/>
        </w:rPr>
        <w:t>Journal of Physics: Conference Series</w:t>
      </w:r>
      <w:r w:rsidRPr="003B036C">
        <w:rPr>
          <w:rFonts w:ascii="Times New Roman" w:hAnsi="Times New Roman"/>
          <w:noProof/>
          <w:sz w:val="20"/>
          <w:lang w:val="en-US"/>
        </w:rPr>
        <w:t xml:space="preserve">, </w:t>
      </w:r>
      <w:r w:rsidRPr="003B036C">
        <w:rPr>
          <w:rFonts w:ascii="Times New Roman" w:hAnsi="Times New Roman"/>
          <w:i/>
          <w:iCs/>
          <w:noProof/>
          <w:sz w:val="20"/>
          <w:lang w:val="en-US"/>
        </w:rPr>
        <w:t>1402</w:t>
      </w:r>
      <w:r w:rsidRPr="003B036C">
        <w:rPr>
          <w:rFonts w:ascii="Times New Roman" w:hAnsi="Times New Roman"/>
          <w:noProof/>
          <w:sz w:val="20"/>
          <w:lang w:val="en-US"/>
        </w:rPr>
        <w:t>, 066091. https://doi.org/10.1088/1742-6596/1402/6/066091</w:t>
      </w:r>
    </w:p>
    <w:p w:rsidR="003B036C" w:rsidRPr="003B036C" w:rsidRDefault="003B036C" w:rsidP="003B036C">
      <w:pPr>
        <w:widowControl w:val="0"/>
        <w:autoSpaceDE w:val="0"/>
        <w:autoSpaceDN w:val="0"/>
        <w:adjustRightInd w:val="0"/>
        <w:spacing w:before="120" w:after="0" w:line="240" w:lineRule="auto"/>
        <w:ind w:left="480" w:hanging="480"/>
        <w:rPr>
          <w:rFonts w:ascii="Times New Roman" w:hAnsi="Times New Roman"/>
          <w:noProof/>
          <w:sz w:val="20"/>
          <w:lang w:val="en-US"/>
        </w:rPr>
      </w:pPr>
      <w:r w:rsidRPr="003B036C">
        <w:rPr>
          <w:rFonts w:ascii="Times New Roman" w:hAnsi="Times New Roman"/>
          <w:noProof/>
          <w:sz w:val="20"/>
          <w:lang w:val="en-US"/>
        </w:rPr>
        <w:t xml:space="preserve">Doriza, Shinta, &amp; Sunawar, A. (2015). Pengembangan Sumber Belajar Ekonomi Keluarga Berbasis CD Interaktif. </w:t>
      </w:r>
      <w:r w:rsidRPr="003B036C">
        <w:rPr>
          <w:rFonts w:ascii="Times New Roman" w:hAnsi="Times New Roman"/>
          <w:i/>
          <w:iCs/>
          <w:noProof/>
          <w:sz w:val="20"/>
          <w:lang w:val="en-US"/>
        </w:rPr>
        <w:t>Jurnal Ilmu Pendidikan Universitas Negeri Malang</w:t>
      </w:r>
      <w:r w:rsidRPr="003B036C">
        <w:rPr>
          <w:rFonts w:ascii="Times New Roman" w:hAnsi="Times New Roman"/>
          <w:noProof/>
          <w:sz w:val="20"/>
          <w:lang w:val="en-US"/>
        </w:rPr>
        <w:t xml:space="preserve">, </w:t>
      </w:r>
      <w:r w:rsidRPr="003B036C">
        <w:rPr>
          <w:rFonts w:ascii="Times New Roman" w:hAnsi="Times New Roman"/>
          <w:i/>
          <w:iCs/>
          <w:noProof/>
          <w:sz w:val="20"/>
          <w:lang w:val="en-US"/>
        </w:rPr>
        <w:t>21</w:t>
      </w:r>
      <w:r w:rsidRPr="003B036C">
        <w:rPr>
          <w:rFonts w:ascii="Times New Roman" w:hAnsi="Times New Roman"/>
          <w:noProof/>
          <w:sz w:val="20"/>
          <w:lang w:val="en-US"/>
        </w:rPr>
        <w:t>(1), 64–70. Retrieved from https://www.neliti.com/id/publications/103278/pengembangan-sumber-belajar-ekonomi-keluarga-berbasis-cd-interaktif</w:t>
      </w:r>
    </w:p>
    <w:p w:rsidR="003B036C" w:rsidRPr="003B036C" w:rsidRDefault="003B036C" w:rsidP="003B036C">
      <w:pPr>
        <w:widowControl w:val="0"/>
        <w:autoSpaceDE w:val="0"/>
        <w:autoSpaceDN w:val="0"/>
        <w:adjustRightInd w:val="0"/>
        <w:spacing w:before="120" w:after="0" w:line="240" w:lineRule="auto"/>
        <w:ind w:left="480" w:hanging="480"/>
        <w:rPr>
          <w:rFonts w:ascii="Times New Roman" w:hAnsi="Times New Roman"/>
          <w:noProof/>
          <w:sz w:val="20"/>
          <w:lang w:val="en-US"/>
        </w:rPr>
      </w:pPr>
      <w:r w:rsidRPr="003B036C">
        <w:rPr>
          <w:rFonts w:ascii="Times New Roman" w:hAnsi="Times New Roman"/>
          <w:noProof/>
          <w:sz w:val="20"/>
          <w:lang w:val="en-US"/>
        </w:rPr>
        <w:t xml:space="preserve">Hanafy, M. S. (2014). Konsep Belajar dan Pembelajaran. </w:t>
      </w:r>
      <w:r w:rsidRPr="003B036C">
        <w:rPr>
          <w:rFonts w:ascii="Times New Roman" w:hAnsi="Times New Roman"/>
          <w:i/>
          <w:iCs/>
          <w:noProof/>
          <w:sz w:val="20"/>
          <w:lang w:val="en-US"/>
        </w:rPr>
        <w:t>Lentera Pendidikan</w:t>
      </w:r>
      <w:r w:rsidRPr="003B036C">
        <w:rPr>
          <w:rFonts w:ascii="Times New Roman" w:hAnsi="Times New Roman"/>
          <w:noProof/>
          <w:sz w:val="20"/>
          <w:lang w:val="en-US"/>
        </w:rPr>
        <w:t xml:space="preserve">, </w:t>
      </w:r>
      <w:r w:rsidRPr="003B036C">
        <w:rPr>
          <w:rFonts w:ascii="Times New Roman" w:hAnsi="Times New Roman"/>
          <w:i/>
          <w:iCs/>
          <w:noProof/>
          <w:sz w:val="20"/>
          <w:lang w:val="en-US"/>
        </w:rPr>
        <w:t>17</w:t>
      </w:r>
      <w:r w:rsidRPr="003B036C">
        <w:rPr>
          <w:rFonts w:ascii="Times New Roman" w:hAnsi="Times New Roman"/>
          <w:noProof/>
          <w:sz w:val="20"/>
          <w:lang w:val="en-US"/>
        </w:rPr>
        <w:t>, 66–79.</w:t>
      </w:r>
    </w:p>
    <w:p w:rsidR="003B036C" w:rsidRPr="003B036C" w:rsidRDefault="003B036C" w:rsidP="003B036C">
      <w:pPr>
        <w:widowControl w:val="0"/>
        <w:autoSpaceDE w:val="0"/>
        <w:autoSpaceDN w:val="0"/>
        <w:adjustRightInd w:val="0"/>
        <w:spacing w:before="120" w:after="0" w:line="240" w:lineRule="auto"/>
        <w:ind w:left="480" w:hanging="480"/>
        <w:rPr>
          <w:rFonts w:ascii="Times New Roman" w:hAnsi="Times New Roman"/>
          <w:noProof/>
          <w:sz w:val="20"/>
          <w:lang w:val="en-US"/>
        </w:rPr>
      </w:pPr>
      <w:r w:rsidRPr="003B036C">
        <w:rPr>
          <w:rFonts w:ascii="Times New Roman" w:hAnsi="Times New Roman"/>
          <w:noProof/>
          <w:sz w:val="20"/>
          <w:lang w:val="en-US"/>
        </w:rPr>
        <w:t xml:space="preserve">Isjoni. (2013). </w:t>
      </w:r>
      <w:r w:rsidRPr="003B036C">
        <w:rPr>
          <w:rFonts w:ascii="Times New Roman" w:hAnsi="Times New Roman"/>
          <w:i/>
          <w:iCs/>
          <w:noProof/>
          <w:sz w:val="20"/>
          <w:lang w:val="en-US"/>
        </w:rPr>
        <w:t>Cooperative Learning (Efektifitas Pembelajaran Kelompok)</w:t>
      </w:r>
      <w:r w:rsidRPr="003B036C">
        <w:rPr>
          <w:rFonts w:ascii="Times New Roman" w:hAnsi="Times New Roman"/>
          <w:noProof/>
          <w:sz w:val="20"/>
          <w:lang w:val="en-US"/>
        </w:rPr>
        <w:t>. Bandung: Alfabeta.</w:t>
      </w:r>
    </w:p>
    <w:p w:rsidR="003B036C" w:rsidRPr="003B036C" w:rsidRDefault="003B036C" w:rsidP="003B036C">
      <w:pPr>
        <w:widowControl w:val="0"/>
        <w:autoSpaceDE w:val="0"/>
        <w:autoSpaceDN w:val="0"/>
        <w:adjustRightInd w:val="0"/>
        <w:spacing w:before="120" w:after="0" w:line="240" w:lineRule="auto"/>
        <w:ind w:left="480" w:hanging="480"/>
        <w:rPr>
          <w:rFonts w:ascii="Times New Roman" w:hAnsi="Times New Roman"/>
          <w:noProof/>
          <w:sz w:val="20"/>
          <w:lang w:val="en-US"/>
        </w:rPr>
      </w:pPr>
      <w:r w:rsidRPr="003B036C">
        <w:rPr>
          <w:rFonts w:ascii="Times New Roman" w:hAnsi="Times New Roman"/>
          <w:noProof/>
          <w:sz w:val="20"/>
          <w:lang w:val="en-US"/>
        </w:rPr>
        <w:t xml:space="preserve">Istarani. (2011). </w:t>
      </w:r>
      <w:r w:rsidRPr="003B036C">
        <w:rPr>
          <w:rFonts w:ascii="Times New Roman" w:hAnsi="Times New Roman"/>
          <w:i/>
          <w:iCs/>
          <w:noProof/>
          <w:sz w:val="20"/>
          <w:lang w:val="en-US"/>
        </w:rPr>
        <w:t>Model Pembelajaran Inovatif (Referensi Guru Dalam Menentukan Model Pembelajaran)</w:t>
      </w:r>
      <w:r w:rsidRPr="003B036C">
        <w:rPr>
          <w:rFonts w:ascii="Times New Roman" w:hAnsi="Times New Roman"/>
          <w:noProof/>
          <w:sz w:val="20"/>
          <w:lang w:val="en-US"/>
        </w:rPr>
        <w:t>. Medan: Media Persada.</w:t>
      </w:r>
    </w:p>
    <w:p w:rsidR="003B036C" w:rsidRPr="003B036C" w:rsidRDefault="003B036C" w:rsidP="003B036C">
      <w:pPr>
        <w:widowControl w:val="0"/>
        <w:autoSpaceDE w:val="0"/>
        <w:autoSpaceDN w:val="0"/>
        <w:adjustRightInd w:val="0"/>
        <w:spacing w:before="120" w:after="0" w:line="240" w:lineRule="auto"/>
        <w:ind w:left="480" w:hanging="480"/>
        <w:rPr>
          <w:rFonts w:ascii="Times New Roman" w:hAnsi="Times New Roman"/>
          <w:noProof/>
          <w:sz w:val="20"/>
          <w:lang w:val="en-US"/>
        </w:rPr>
      </w:pPr>
      <w:r w:rsidRPr="003B036C">
        <w:rPr>
          <w:rFonts w:ascii="Times New Roman" w:hAnsi="Times New Roman"/>
          <w:noProof/>
          <w:sz w:val="20"/>
          <w:lang w:val="en-US"/>
        </w:rPr>
        <w:t xml:space="preserve">Kemdikbud. (2018). Peraturan Menteri Pendidikan Dan Kebudayaan Nomor 34 Tahun 2018 Tentang Standar Nasional Pendidikan Sekolah Menengah Kejuruan/Madrasah Aliyah Kejuruan. </w:t>
      </w:r>
      <w:r w:rsidRPr="003B036C">
        <w:rPr>
          <w:rFonts w:ascii="Times New Roman" w:hAnsi="Times New Roman"/>
          <w:i/>
          <w:iCs/>
          <w:noProof/>
          <w:sz w:val="20"/>
          <w:lang w:val="en-US"/>
        </w:rPr>
        <w:t>Kemdikbud</w:t>
      </w:r>
      <w:r w:rsidRPr="003B036C">
        <w:rPr>
          <w:rFonts w:ascii="Times New Roman" w:hAnsi="Times New Roman"/>
          <w:noProof/>
          <w:sz w:val="20"/>
          <w:lang w:val="en-US"/>
        </w:rPr>
        <w:t>. Retrieved from Https//jdih.kemdikbud.go.id</w:t>
      </w:r>
    </w:p>
    <w:p w:rsidR="003B036C" w:rsidRPr="003B036C" w:rsidRDefault="003B036C" w:rsidP="003B036C">
      <w:pPr>
        <w:widowControl w:val="0"/>
        <w:autoSpaceDE w:val="0"/>
        <w:autoSpaceDN w:val="0"/>
        <w:adjustRightInd w:val="0"/>
        <w:spacing w:before="120" w:after="0" w:line="240" w:lineRule="auto"/>
        <w:ind w:left="480" w:hanging="480"/>
        <w:rPr>
          <w:rFonts w:ascii="Times New Roman" w:hAnsi="Times New Roman"/>
          <w:noProof/>
          <w:sz w:val="20"/>
          <w:lang w:val="en-US"/>
        </w:rPr>
      </w:pPr>
      <w:r w:rsidRPr="003B036C">
        <w:rPr>
          <w:rFonts w:ascii="Times New Roman" w:hAnsi="Times New Roman"/>
          <w:noProof/>
          <w:sz w:val="20"/>
          <w:lang w:val="en-US"/>
        </w:rPr>
        <w:t xml:space="preserve">Moerdiyanto. (2012). Perluasan Implementasi Pendidikan Kewirausahaan Model Project Based Learning bagi Remaja Putus Sekolah Korban Gempa. </w:t>
      </w:r>
      <w:r w:rsidRPr="003B036C">
        <w:rPr>
          <w:rFonts w:ascii="Times New Roman" w:hAnsi="Times New Roman"/>
          <w:i/>
          <w:iCs/>
          <w:noProof/>
          <w:sz w:val="20"/>
          <w:lang w:val="en-US"/>
        </w:rPr>
        <w:t>Jurnal Economia</w:t>
      </w:r>
      <w:r w:rsidRPr="003B036C">
        <w:rPr>
          <w:rFonts w:ascii="Times New Roman" w:hAnsi="Times New Roman"/>
          <w:noProof/>
          <w:sz w:val="20"/>
          <w:lang w:val="en-US"/>
        </w:rPr>
        <w:t xml:space="preserve">, </w:t>
      </w:r>
      <w:r w:rsidRPr="003B036C">
        <w:rPr>
          <w:rFonts w:ascii="Times New Roman" w:hAnsi="Times New Roman"/>
          <w:i/>
          <w:iCs/>
          <w:noProof/>
          <w:sz w:val="20"/>
          <w:lang w:val="en-US"/>
        </w:rPr>
        <w:t>8</w:t>
      </w:r>
      <w:r w:rsidRPr="003B036C">
        <w:rPr>
          <w:rFonts w:ascii="Times New Roman" w:hAnsi="Times New Roman"/>
          <w:noProof/>
          <w:sz w:val="20"/>
          <w:lang w:val="en-US"/>
        </w:rPr>
        <w:t>, 78–96.</w:t>
      </w:r>
    </w:p>
    <w:p w:rsidR="003B036C" w:rsidRPr="003B036C" w:rsidRDefault="003B036C" w:rsidP="003B036C">
      <w:pPr>
        <w:widowControl w:val="0"/>
        <w:autoSpaceDE w:val="0"/>
        <w:autoSpaceDN w:val="0"/>
        <w:adjustRightInd w:val="0"/>
        <w:spacing w:before="120" w:after="0" w:line="240" w:lineRule="auto"/>
        <w:ind w:left="480" w:hanging="480"/>
        <w:rPr>
          <w:rFonts w:ascii="Times New Roman" w:hAnsi="Times New Roman"/>
          <w:noProof/>
          <w:sz w:val="20"/>
          <w:lang w:val="en-US"/>
        </w:rPr>
      </w:pPr>
      <w:r w:rsidRPr="003B036C">
        <w:rPr>
          <w:rFonts w:ascii="Times New Roman" w:hAnsi="Times New Roman"/>
          <w:noProof/>
          <w:sz w:val="20"/>
          <w:lang w:val="en-US"/>
        </w:rPr>
        <w:t xml:space="preserve">Nurjannah. (2018). Analisa Kebutuhan Sebagai Konsep Dasar Dalam Pengembangan Kurikulum Bahasa Arab di MAN Curup. </w:t>
      </w:r>
      <w:r w:rsidRPr="003B036C">
        <w:rPr>
          <w:rFonts w:ascii="Times New Roman" w:hAnsi="Times New Roman"/>
          <w:i/>
          <w:iCs/>
          <w:noProof/>
          <w:sz w:val="20"/>
          <w:lang w:val="en-US"/>
        </w:rPr>
        <w:t>Jurnal Bahasa Arab</w:t>
      </w:r>
      <w:r w:rsidRPr="003B036C">
        <w:rPr>
          <w:rFonts w:ascii="Times New Roman" w:hAnsi="Times New Roman"/>
          <w:noProof/>
          <w:sz w:val="20"/>
          <w:lang w:val="en-US"/>
        </w:rPr>
        <w:t xml:space="preserve">, </w:t>
      </w:r>
      <w:r w:rsidRPr="003B036C">
        <w:rPr>
          <w:rFonts w:ascii="Times New Roman" w:hAnsi="Times New Roman"/>
          <w:i/>
          <w:iCs/>
          <w:noProof/>
          <w:sz w:val="20"/>
          <w:lang w:val="en-US"/>
        </w:rPr>
        <w:t>2</w:t>
      </w:r>
      <w:r w:rsidRPr="003B036C">
        <w:rPr>
          <w:rFonts w:ascii="Times New Roman" w:hAnsi="Times New Roman"/>
          <w:noProof/>
          <w:sz w:val="20"/>
          <w:lang w:val="en-US"/>
        </w:rPr>
        <w:t>, 50–72. https://doi.org/DOI: 10.29240/jba.v2i1.409</w:t>
      </w:r>
    </w:p>
    <w:p w:rsidR="003B036C" w:rsidRPr="003B036C" w:rsidRDefault="003B036C" w:rsidP="003B036C">
      <w:pPr>
        <w:widowControl w:val="0"/>
        <w:autoSpaceDE w:val="0"/>
        <w:autoSpaceDN w:val="0"/>
        <w:adjustRightInd w:val="0"/>
        <w:spacing w:before="120" w:after="0" w:line="240" w:lineRule="auto"/>
        <w:ind w:left="480" w:hanging="480"/>
        <w:rPr>
          <w:rFonts w:ascii="Times New Roman" w:hAnsi="Times New Roman"/>
          <w:noProof/>
          <w:sz w:val="20"/>
          <w:lang w:val="en-US"/>
        </w:rPr>
      </w:pPr>
      <w:r w:rsidRPr="003B036C">
        <w:rPr>
          <w:rFonts w:ascii="Times New Roman" w:hAnsi="Times New Roman"/>
          <w:noProof/>
          <w:sz w:val="20"/>
          <w:lang w:val="en-US"/>
        </w:rPr>
        <w:t xml:space="preserve">Nurohman, S. (2015). Pendekatan Project Based Learning Sebagai Upaya Internalisasi Scientific Method </w:t>
      </w:r>
      <w:r w:rsidRPr="003B036C">
        <w:rPr>
          <w:rFonts w:ascii="Times New Roman" w:hAnsi="Times New Roman"/>
          <w:noProof/>
          <w:sz w:val="20"/>
          <w:lang w:val="en-US"/>
        </w:rPr>
        <w:lastRenderedPageBreak/>
        <w:t xml:space="preserve">Bagi Mahasiswa Calon Guru Fisika. In </w:t>
      </w:r>
      <w:r w:rsidRPr="003B036C">
        <w:rPr>
          <w:rFonts w:ascii="Times New Roman" w:hAnsi="Times New Roman"/>
          <w:i/>
          <w:iCs/>
          <w:noProof/>
          <w:sz w:val="20"/>
          <w:lang w:val="en-US"/>
        </w:rPr>
        <w:t>Semnas UNY</w:t>
      </w:r>
      <w:r w:rsidRPr="003B036C">
        <w:rPr>
          <w:rFonts w:ascii="Times New Roman" w:hAnsi="Times New Roman"/>
          <w:noProof/>
          <w:sz w:val="20"/>
          <w:lang w:val="en-US"/>
        </w:rPr>
        <w:t xml:space="preserve"> (pp. 1–20). yoyakarta: UNY. Retrieved from http://staff.uny.ac.id/</w:t>
      </w:r>
    </w:p>
    <w:p w:rsidR="003B036C" w:rsidRPr="003B036C" w:rsidRDefault="003B036C" w:rsidP="003B036C">
      <w:pPr>
        <w:widowControl w:val="0"/>
        <w:autoSpaceDE w:val="0"/>
        <w:autoSpaceDN w:val="0"/>
        <w:adjustRightInd w:val="0"/>
        <w:spacing w:before="120" w:after="0" w:line="240" w:lineRule="auto"/>
        <w:ind w:left="480" w:hanging="480"/>
        <w:rPr>
          <w:rFonts w:ascii="Times New Roman" w:hAnsi="Times New Roman"/>
          <w:noProof/>
          <w:sz w:val="20"/>
          <w:lang w:val="en-US"/>
        </w:rPr>
      </w:pPr>
      <w:r w:rsidRPr="003B036C">
        <w:rPr>
          <w:rFonts w:ascii="Times New Roman" w:hAnsi="Times New Roman"/>
          <w:noProof/>
          <w:sz w:val="20"/>
          <w:lang w:val="en-US"/>
        </w:rPr>
        <w:t xml:space="preserve">PSMK, D. (2008). Pelaksanaan Prakerin Direktorat Pembinaan Sekolah Menengah Kejuruan Direktorat Jendral Manajemen Pendidikan Dasar dan Menengah. </w:t>
      </w:r>
      <w:r w:rsidRPr="003B036C">
        <w:rPr>
          <w:rFonts w:ascii="Times New Roman" w:hAnsi="Times New Roman"/>
          <w:i/>
          <w:iCs/>
          <w:noProof/>
          <w:sz w:val="20"/>
          <w:lang w:val="en-US"/>
        </w:rPr>
        <w:t>Depdiknas</w:t>
      </w:r>
      <w:r w:rsidRPr="003B036C">
        <w:rPr>
          <w:rFonts w:ascii="Times New Roman" w:hAnsi="Times New Roman"/>
          <w:noProof/>
          <w:sz w:val="20"/>
          <w:lang w:val="en-US"/>
        </w:rPr>
        <w:t>. Retrieved from https://www.academia.edu/5247952/i_Pelaksanaan_Prakerin_Direktorat_Pembinaan_Sekolah_Menengah_Kejuruan_Direktorat_Jenderal_Manajemen_Pendidikan_Dasar_Dan_Menegah</w:t>
      </w:r>
    </w:p>
    <w:p w:rsidR="003B036C" w:rsidRPr="003B036C" w:rsidRDefault="003B036C" w:rsidP="003B036C">
      <w:pPr>
        <w:widowControl w:val="0"/>
        <w:autoSpaceDE w:val="0"/>
        <w:autoSpaceDN w:val="0"/>
        <w:adjustRightInd w:val="0"/>
        <w:spacing w:before="120" w:after="0" w:line="240" w:lineRule="auto"/>
        <w:ind w:left="480" w:hanging="480"/>
        <w:rPr>
          <w:rFonts w:ascii="Times New Roman" w:hAnsi="Times New Roman"/>
          <w:noProof/>
          <w:sz w:val="20"/>
          <w:lang w:val="en-US"/>
        </w:rPr>
      </w:pPr>
      <w:r w:rsidRPr="003B036C">
        <w:rPr>
          <w:rFonts w:ascii="Times New Roman" w:hAnsi="Times New Roman"/>
          <w:noProof/>
          <w:sz w:val="20"/>
          <w:lang w:val="en-US"/>
        </w:rPr>
        <w:t xml:space="preserve">Sudira, P. (2013). Praksis Pendidikan Kejuruan Indonesia diantara Mahzab John Dewey dan Charles Prosser. In </w:t>
      </w:r>
      <w:r w:rsidRPr="003B036C">
        <w:rPr>
          <w:rFonts w:ascii="Times New Roman" w:hAnsi="Times New Roman"/>
          <w:i/>
          <w:iCs/>
          <w:noProof/>
          <w:sz w:val="20"/>
          <w:lang w:val="en-US"/>
        </w:rPr>
        <w:t>Praksis Pendidikan Kejuruan Indonesia diantara Mahzab John Dewey dan Charles Prosser</w:t>
      </w:r>
      <w:r w:rsidRPr="003B036C">
        <w:rPr>
          <w:rFonts w:ascii="Times New Roman" w:hAnsi="Times New Roman"/>
          <w:noProof/>
          <w:sz w:val="20"/>
          <w:lang w:val="en-US"/>
        </w:rPr>
        <w:t xml:space="preserve"> (pp. 1–13). Yogyakarta: Makalah Seminar Pendidikan Vokasi sebagai Disiplin Keilmuan-FT UNY.</w:t>
      </w:r>
    </w:p>
    <w:p w:rsidR="003B036C" w:rsidRPr="003B036C" w:rsidRDefault="003B036C" w:rsidP="003B036C">
      <w:pPr>
        <w:widowControl w:val="0"/>
        <w:autoSpaceDE w:val="0"/>
        <w:autoSpaceDN w:val="0"/>
        <w:adjustRightInd w:val="0"/>
        <w:spacing w:before="120" w:after="0" w:line="240" w:lineRule="auto"/>
        <w:ind w:left="480" w:hanging="480"/>
        <w:rPr>
          <w:rFonts w:ascii="Times New Roman" w:hAnsi="Times New Roman"/>
          <w:noProof/>
          <w:sz w:val="20"/>
          <w:lang w:val="en-US"/>
        </w:rPr>
      </w:pPr>
      <w:r w:rsidRPr="003B036C">
        <w:rPr>
          <w:rFonts w:ascii="Times New Roman" w:hAnsi="Times New Roman"/>
          <w:noProof/>
          <w:sz w:val="20"/>
          <w:lang w:val="en-US"/>
        </w:rPr>
        <w:t xml:space="preserve">Sudjimat, D. A. (2016). Implementation of project based learning model in mechanical machining skills package of vocational high school. </w:t>
      </w:r>
      <w:r w:rsidRPr="003B036C">
        <w:rPr>
          <w:rFonts w:ascii="Times New Roman" w:hAnsi="Times New Roman"/>
          <w:i/>
          <w:iCs/>
          <w:noProof/>
          <w:sz w:val="20"/>
          <w:lang w:val="en-US"/>
        </w:rPr>
        <w:t>Proceedings of the International Mechanical Engineering and Engineering Education Conferences</w:t>
      </w:r>
      <w:r w:rsidRPr="003B036C">
        <w:rPr>
          <w:rFonts w:ascii="Times New Roman" w:hAnsi="Times New Roman"/>
          <w:noProof/>
          <w:sz w:val="20"/>
          <w:lang w:val="en-US"/>
        </w:rPr>
        <w:t xml:space="preserve">, </w:t>
      </w:r>
      <w:r w:rsidRPr="003B036C">
        <w:rPr>
          <w:rFonts w:ascii="Times New Roman" w:hAnsi="Times New Roman"/>
          <w:i/>
          <w:iCs/>
          <w:noProof/>
          <w:sz w:val="20"/>
          <w:lang w:val="en-US"/>
        </w:rPr>
        <w:t>030024</w:t>
      </w:r>
      <w:r w:rsidRPr="003B036C">
        <w:rPr>
          <w:rFonts w:ascii="Times New Roman" w:hAnsi="Times New Roman"/>
          <w:noProof/>
          <w:sz w:val="20"/>
          <w:lang w:val="en-US"/>
        </w:rPr>
        <w:t>, 1–7. https://doi.org/10.1063/1.4965758</w:t>
      </w:r>
    </w:p>
    <w:p w:rsidR="003B036C" w:rsidRPr="003B036C" w:rsidRDefault="003B036C" w:rsidP="003B036C">
      <w:pPr>
        <w:widowControl w:val="0"/>
        <w:autoSpaceDE w:val="0"/>
        <w:autoSpaceDN w:val="0"/>
        <w:adjustRightInd w:val="0"/>
        <w:spacing w:before="120" w:after="0" w:line="240" w:lineRule="auto"/>
        <w:ind w:left="480" w:hanging="480"/>
        <w:rPr>
          <w:rFonts w:ascii="Times New Roman" w:hAnsi="Times New Roman"/>
          <w:noProof/>
          <w:sz w:val="20"/>
        </w:rPr>
      </w:pPr>
      <w:r w:rsidRPr="003B036C">
        <w:rPr>
          <w:rFonts w:ascii="Times New Roman" w:hAnsi="Times New Roman"/>
          <w:noProof/>
          <w:sz w:val="20"/>
          <w:lang w:val="en-US"/>
        </w:rPr>
        <w:t xml:space="preserve">Traxler, J. (2010). Will Student Devices Deliver Innovation, Inclusion, and Transformation? </w:t>
      </w:r>
      <w:r w:rsidRPr="003B036C">
        <w:rPr>
          <w:rFonts w:ascii="Times New Roman" w:hAnsi="Times New Roman"/>
          <w:i/>
          <w:iCs/>
          <w:noProof/>
          <w:sz w:val="20"/>
          <w:lang w:val="en-US"/>
        </w:rPr>
        <w:t>Journal of The Research Center for Educational Technology</w:t>
      </w:r>
      <w:r w:rsidRPr="003B036C">
        <w:rPr>
          <w:rFonts w:ascii="Times New Roman" w:hAnsi="Times New Roman"/>
          <w:noProof/>
          <w:sz w:val="20"/>
          <w:lang w:val="en-US"/>
        </w:rPr>
        <w:t xml:space="preserve">, </w:t>
      </w:r>
      <w:r w:rsidRPr="003B036C">
        <w:rPr>
          <w:rFonts w:ascii="Times New Roman" w:hAnsi="Times New Roman"/>
          <w:i/>
          <w:iCs/>
          <w:noProof/>
          <w:sz w:val="20"/>
          <w:lang w:val="en-US"/>
        </w:rPr>
        <w:t>6</w:t>
      </w:r>
      <w:r w:rsidRPr="003B036C">
        <w:rPr>
          <w:rFonts w:ascii="Times New Roman" w:hAnsi="Times New Roman"/>
          <w:noProof/>
          <w:sz w:val="20"/>
          <w:lang w:val="en-US"/>
        </w:rPr>
        <w:t>(1). Retrieved from https://www.researchgate.net/publication/50590465_Will_Student_Devices_Deliver_Innovation_Inclusion_and_Transformation</w:t>
      </w:r>
    </w:p>
    <w:p w:rsidR="00C9688A" w:rsidRDefault="00C9688A" w:rsidP="003B036C">
      <w:pPr>
        <w:widowControl w:val="0"/>
        <w:autoSpaceDE w:val="0"/>
        <w:autoSpaceDN w:val="0"/>
        <w:adjustRightInd w:val="0"/>
        <w:spacing w:before="120" w:after="0" w:line="240" w:lineRule="auto"/>
        <w:ind w:left="480" w:hanging="480"/>
      </w:pPr>
      <w:r w:rsidRPr="00C9688A">
        <w:rPr>
          <w:rFonts w:ascii="Times New Roman" w:hAnsi="Times New Roman"/>
          <w:sz w:val="20"/>
          <w:szCs w:val="20"/>
        </w:rPr>
        <w:fldChar w:fldCharType="end"/>
      </w:r>
    </w:p>
    <w:p w:rsidR="00C9688A" w:rsidRDefault="00C9688A" w:rsidP="00066412">
      <w:pPr>
        <w:widowControl w:val="0"/>
        <w:autoSpaceDE w:val="0"/>
        <w:autoSpaceDN w:val="0"/>
        <w:adjustRightInd w:val="0"/>
        <w:spacing w:before="120" w:after="0" w:line="240" w:lineRule="auto"/>
        <w:ind w:left="480" w:hanging="480"/>
      </w:pPr>
    </w:p>
    <w:p w:rsidR="004C329D" w:rsidRPr="0020290F" w:rsidRDefault="004C329D" w:rsidP="00C9688A">
      <w:pPr>
        <w:widowControl w:val="0"/>
        <w:autoSpaceDE w:val="0"/>
        <w:autoSpaceDN w:val="0"/>
        <w:adjustRightInd w:val="0"/>
        <w:spacing w:before="120" w:after="0" w:line="240" w:lineRule="auto"/>
        <w:ind w:left="480" w:hanging="480"/>
        <w:sectPr w:rsidR="004C329D" w:rsidRPr="0020290F" w:rsidSect="00231FE1">
          <w:type w:val="continuous"/>
          <w:pgSz w:w="11906" w:h="16838"/>
          <w:pgMar w:top="1531" w:right="1418" w:bottom="1531" w:left="1701" w:header="856" w:footer="1005" w:gutter="0"/>
          <w:pgNumType w:start="2"/>
          <w:cols w:space="709"/>
          <w:docGrid w:linePitch="360"/>
        </w:sectPr>
      </w:pPr>
    </w:p>
    <w:p w:rsidR="001507AF" w:rsidRDefault="001507AF" w:rsidP="006E3F8B">
      <w:pPr>
        <w:widowControl w:val="0"/>
        <w:autoSpaceDE w:val="0"/>
        <w:autoSpaceDN w:val="0"/>
        <w:adjustRightInd w:val="0"/>
        <w:spacing w:before="120" w:after="0" w:line="240" w:lineRule="auto"/>
        <w:ind w:left="480" w:hanging="480"/>
      </w:pPr>
    </w:p>
    <w:sectPr w:rsidR="001507AF" w:rsidSect="00231FE1">
      <w:type w:val="continuous"/>
      <w:pgSz w:w="11906" w:h="16838"/>
      <w:pgMar w:top="1531" w:right="1418" w:bottom="1531" w:left="1701" w:header="856" w:footer="1005" w:gutter="0"/>
      <w:pgNumType w:start="2"/>
      <w:cols w:space="709"/>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rsidR="002B335D" w:rsidRDefault="002B335D" w:rsidP="00C217B7">
      <w:pPr>
        <w:spacing w:after="0" w:line="240" w:lineRule="auto"/>
      </w:pPr>
      <w:r>
        <w:separator/>
      </w:r>
    </w:p>
  </w:endnote>
  <w:endnote w:type="continuationSeparator" w:id="0">
    <w:p w:rsidR="002B335D" w:rsidRDefault="002B335D" w:rsidP="00C217B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Berlin Sans FB">
    <w:panose1 w:val="020E0602020502020306"/>
    <w:charset w:val="00"/>
    <w:family w:val="swiss"/>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9E09BF" w:rsidRPr="00A17259" w:rsidRDefault="009E09BF" w:rsidP="00113B73">
    <w:pPr>
      <w:pStyle w:val="Footer"/>
      <w:pBdr>
        <w:bottom w:val="single" w:sz="6" w:space="1" w:color="auto"/>
      </w:pBdr>
      <w:rPr>
        <w:sz w:val="18"/>
        <w:szCs w:val="18"/>
      </w:rPr>
    </w:pPr>
  </w:p>
  <w:p w:rsidR="009E09BF" w:rsidRPr="00A17259" w:rsidRDefault="009E09BF">
    <w:pPr>
      <w:pStyle w:val="Footer"/>
      <w:rPr>
        <w:sz w:val="18"/>
        <w:szCs w:val="18"/>
      </w:rPr>
    </w:pPr>
    <w:r w:rsidRPr="00A17259">
      <w:rPr>
        <w:rFonts w:ascii="Times New Roman" w:hAnsi="Times New Roman"/>
        <w:i/>
        <w:sz w:val="18"/>
        <w:szCs w:val="18"/>
      </w:rPr>
      <w:t xml:space="preserve">Jurnal Pendidikan Vokasi, Vol 3, Nomor </w:t>
    </w:r>
    <w:r>
      <w:rPr>
        <w:rFonts w:ascii="Times New Roman" w:hAnsi="Times New Roman"/>
        <w:i/>
        <w:sz w:val="18"/>
        <w:szCs w:val="18"/>
      </w:rPr>
      <w:t>3, November</w:t>
    </w:r>
    <w:r w:rsidRPr="00A17259">
      <w:rPr>
        <w:rFonts w:ascii="Times New Roman" w:hAnsi="Times New Roman"/>
        <w:i/>
        <w:sz w:val="18"/>
        <w:szCs w:val="18"/>
      </w:rPr>
      <w:t xml:space="preserve"> 2013</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9E09BF" w:rsidRDefault="009E09BF" w:rsidP="00113B73">
    <w:pPr>
      <w:spacing w:before="30" w:after="0" w:line="240" w:lineRule="auto"/>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rsidR="002B335D" w:rsidRDefault="002B335D" w:rsidP="00C217B7">
      <w:pPr>
        <w:spacing w:after="0" w:line="240" w:lineRule="auto"/>
      </w:pPr>
      <w:r>
        <w:separator/>
      </w:r>
    </w:p>
  </w:footnote>
  <w:footnote w:type="continuationSeparator" w:id="0">
    <w:p w:rsidR="002B335D" w:rsidRDefault="002B335D" w:rsidP="00C217B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48831500"/>
      <w:docPartObj>
        <w:docPartGallery w:val="Page Numbers (Top of Page)"/>
        <w:docPartUnique/>
      </w:docPartObj>
    </w:sdtPr>
    <w:sdtEndPr>
      <w:rPr>
        <w:rFonts w:ascii="Berlin Sans FB" w:hAnsi="Berlin Sans FB"/>
        <w:noProof/>
      </w:rPr>
    </w:sdtEndPr>
    <w:sdtContent>
      <w:p w:rsidR="009E09BF" w:rsidRPr="007C763B" w:rsidRDefault="006441AA" w:rsidP="00113B73">
        <w:pPr>
          <w:pStyle w:val="Header"/>
          <w:rPr>
            <w:rFonts w:ascii="Times New Roman" w:hAnsi="Times New Roman"/>
            <w:noProof/>
          </w:rPr>
        </w:pPr>
        <w:r w:rsidRPr="00E1071F">
          <w:rPr>
            <w:rFonts w:ascii="Times New Roman" w:hAnsi="Times New Roman"/>
          </w:rPr>
          <w:fldChar w:fldCharType="begin"/>
        </w:r>
        <w:r w:rsidR="009E09BF" w:rsidRPr="00E1071F">
          <w:rPr>
            <w:rFonts w:ascii="Times New Roman" w:hAnsi="Times New Roman"/>
          </w:rPr>
          <w:instrText xml:space="preserve"> PAGE   \* MERGEFORMAT </w:instrText>
        </w:r>
        <w:r w:rsidRPr="00E1071F">
          <w:rPr>
            <w:rFonts w:ascii="Times New Roman" w:hAnsi="Times New Roman"/>
          </w:rPr>
          <w:fldChar w:fldCharType="separate"/>
        </w:r>
        <w:r w:rsidR="009E09BF">
          <w:rPr>
            <w:rFonts w:ascii="Times New Roman" w:hAnsi="Times New Roman"/>
            <w:noProof/>
          </w:rPr>
          <w:t>2</w:t>
        </w:r>
        <w:r w:rsidRPr="00E1071F">
          <w:rPr>
            <w:rFonts w:ascii="Times New Roman" w:hAnsi="Times New Roman"/>
            <w:noProof/>
          </w:rPr>
          <w:fldChar w:fldCharType="end"/>
        </w:r>
        <w:r w:rsidR="009E09BF">
          <w:rPr>
            <w:rFonts w:ascii="Times New Roman" w:hAnsi="Times New Roman"/>
            <w:noProof/>
          </w:rPr>
          <w:t xml:space="preserve">   −   </w:t>
        </w:r>
        <w:r w:rsidR="009E09BF">
          <w:rPr>
            <w:rFonts w:ascii="Times New Roman" w:hAnsi="Times New Roman"/>
            <w:i/>
            <w:sz w:val="18"/>
          </w:rPr>
          <w:t>Jurnal Pendidikan Vokasi</w:t>
        </w:r>
      </w:p>
    </w:sdtContent>
  </w:sdt>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9E09BF" w:rsidRPr="00603E14" w:rsidRDefault="009E09BF" w:rsidP="00113B73">
    <w:pPr>
      <w:spacing w:after="0"/>
      <w:jc w:val="center"/>
      <w:rPr>
        <w:rFonts w:ascii="Times New Roman" w:hAnsi="Times New Roman"/>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68666C2"/>
    <w:multiLevelType w:val="hybridMultilevel"/>
    <w:tmpl w:val="0FC688A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5D5A10F4"/>
    <w:multiLevelType w:val="hybridMultilevel"/>
    <w:tmpl w:val="0FCEC5B4"/>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5722B"/>
    <w:rsid w:val="000021C0"/>
    <w:rsid w:val="000045C2"/>
    <w:rsid w:val="00013CF7"/>
    <w:rsid w:val="000404F0"/>
    <w:rsid w:val="000407D0"/>
    <w:rsid w:val="00047B13"/>
    <w:rsid w:val="00054C7C"/>
    <w:rsid w:val="0006374A"/>
    <w:rsid w:val="000661E3"/>
    <w:rsid w:val="00066412"/>
    <w:rsid w:val="000721AF"/>
    <w:rsid w:val="00092734"/>
    <w:rsid w:val="000C45BB"/>
    <w:rsid w:val="000C5BCE"/>
    <w:rsid w:val="000D182D"/>
    <w:rsid w:val="000D2016"/>
    <w:rsid w:val="000F4EFD"/>
    <w:rsid w:val="00110E3A"/>
    <w:rsid w:val="00113B73"/>
    <w:rsid w:val="0013030C"/>
    <w:rsid w:val="00131638"/>
    <w:rsid w:val="001507AF"/>
    <w:rsid w:val="00157D6A"/>
    <w:rsid w:val="00163795"/>
    <w:rsid w:val="00171289"/>
    <w:rsid w:val="00171634"/>
    <w:rsid w:val="00176426"/>
    <w:rsid w:val="001817F7"/>
    <w:rsid w:val="00182D43"/>
    <w:rsid w:val="00193F63"/>
    <w:rsid w:val="001A126B"/>
    <w:rsid w:val="001B197C"/>
    <w:rsid w:val="001B7394"/>
    <w:rsid w:val="001C55DB"/>
    <w:rsid w:val="001F1692"/>
    <w:rsid w:val="001F39E0"/>
    <w:rsid w:val="002006F7"/>
    <w:rsid w:val="0020290F"/>
    <w:rsid w:val="00202EC8"/>
    <w:rsid w:val="00204D71"/>
    <w:rsid w:val="002130D2"/>
    <w:rsid w:val="00231FE1"/>
    <w:rsid w:val="00245F7B"/>
    <w:rsid w:val="00250C6F"/>
    <w:rsid w:val="00255E48"/>
    <w:rsid w:val="002569FF"/>
    <w:rsid w:val="00257745"/>
    <w:rsid w:val="00266A92"/>
    <w:rsid w:val="00267C9E"/>
    <w:rsid w:val="00296A7D"/>
    <w:rsid w:val="002A20D1"/>
    <w:rsid w:val="002A3795"/>
    <w:rsid w:val="002B335D"/>
    <w:rsid w:val="002B4013"/>
    <w:rsid w:val="002B5686"/>
    <w:rsid w:val="002B61EE"/>
    <w:rsid w:val="002D2F6B"/>
    <w:rsid w:val="002D3E21"/>
    <w:rsid w:val="002F3431"/>
    <w:rsid w:val="002F369F"/>
    <w:rsid w:val="002F3BA1"/>
    <w:rsid w:val="002F6C93"/>
    <w:rsid w:val="00301425"/>
    <w:rsid w:val="00304835"/>
    <w:rsid w:val="00305842"/>
    <w:rsid w:val="00312CA2"/>
    <w:rsid w:val="00316950"/>
    <w:rsid w:val="00333365"/>
    <w:rsid w:val="003400E2"/>
    <w:rsid w:val="0034621A"/>
    <w:rsid w:val="00347B19"/>
    <w:rsid w:val="0036013D"/>
    <w:rsid w:val="00363ED1"/>
    <w:rsid w:val="00370164"/>
    <w:rsid w:val="003A6095"/>
    <w:rsid w:val="003B036C"/>
    <w:rsid w:val="003B04D1"/>
    <w:rsid w:val="003B127E"/>
    <w:rsid w:val="003B2778"/>
    <w:rsid w:val="003E0F17"/>
    <w:rsid w:val="003E7A6F"/>
    <w:rsid w:val="003E7ACF"/>
    <w:rsid w:val="003F0DD7"/>
    <w:rsid w:val="00401249"/>
    <w:rsid w:val="00406D77"/>
    <w:rsid w:val="00411CF7"/>
    <w:rsid w:val="00421661"/>
    <w:rsid w:val="00422365"/>
    <w:rsid w:val="0044231D"/>
    <w:rsid w:val="00444295"/>
    <w:rsid w:val="00446904"/>
    <w:rsid w:val="00452070"/>
    <w:rsid w:val="004623DC"/>
    <w:rsid w:val="00472BA7"/>
    <w:rsid w:val="00482100"/>
    <w:rsid w:val="004A51D2"/>
    <w:rsid w:val="004B28C5"/>
    <w:rsid w:val="004B7191"/>
    <w:rsid w:val="004C0445"/>
    <w:rsid w:val="004C329D"/>
    <w:rsid w:val="004C47E3"/>
    <w:rsid w:val="004E4723"/>
    <w:rsid w:val="004E4938"/>
    <w:rsid w:val="004F42A4"/>
    <w:rsid w:val="004F64D1"/>
    <w:rsid w:val="0050057E"/>
    <w:rsid w:val="0050359B"/>
    <w:rsid w:val="0050408E"/>
    <w:rsid w:val="00514419"/>
    <w:rsid w:val="00520983"/>
    <w:rsid w:val="00522E75"/>
    <w:rsid w:val="00524622"/>
    <w:rsid w:val="00524E7B"/>
    <w:rsid w:val="005319C9"/>
    <w:rsid w:val="005354E2"/>
    <w:rsid w:val="0054493B"/>
    <w:rsid w:val="00552953"/>
    <w:rsid w:val="005569D5"/>
    <w:rsid w:val="00561B7D"/>
    <w:rsid w:val="00562613"/>
    <w:rsid w:val="00564E1E"/>
    <w:rsid w:val="0057269D"/>
    <w:rsid w:val="00576C50"/>
    <w:rsid w:val="005A215D"/>
    <w:rsid w:val="005A2975"/>
    <w:rsid w:val="005A7133"/>
    <w:rsid w:val="005A79BE"/>
    <w:rsid w:val="005C3B29"/>
    <w:rsid w:val="005D6FB4"/>
    <w:rsid w:val="005E04A0"/>
    <w:rsid w:val="005F5057"/>
    <w:rsid w:val="00602CBA"/>
    <w:rsid w:val="00607A67"/>
    <w:rsid w:val="006271D8"/>
    <w:rsid w:val="0063394F"/>
    <w:rsid w:val="00634628"/>
    <w:rsid w:val="00637605"/>
    <w:rsid w:val="00640AEF"/>
    <w:rsid w:val="00642DD0"/>
    <w:rsid w:val="006441AA"/>
    <w:rsid w:val="006479D1"/>
    <w:rsid w:val="00650B5C"/>
    <w:rsid w:val="00660B0B"/>
    <w:rsid w:val="006617A4"/>
    <w:rsid w:val="006668CE"/>
    <w:rsid w:val="00675DCB"/>
    <w:rsid w:val="006800B9"/>
    <w:rsid w:val="00682A83"/>
    <w:rsid w:val="006A17DA"/>
    <w:rsid w:val="006A2218"/>
    <w:rsid w:val="006B5B6A"/>
    <w:rsid w:val="006C6254"/>
    <w:rsid w:val="006C7274"/>
    <w:rsid w:val="006D070B"/>
    <w:rsid w:val="006E3F8B"/>
    <w:rsid w:val="006F56C8"/>
    <w:rsid w:val="00712079"/>
    <w:rsid w:val="00712B55"/>
    <w:rsid w:val="00717660"/>
    <w:rsid w:val="00721D88"/>
    <w:rsid w:val="00730ECD"/>
    <w:rsid w:val="00733516"/>
    <w:rsid w:val="0075185A"/>
    <w:rsid w:val="00752B89"/>
    <w:rsid w:val="00754970"/>
    <w:rsid w:val="00757C37"/>
    <w:rsid w:val="00761683"/>
    <w:rsid w:val="0078627E"/>
    <w:rsid w:val="00790607"/>
    <w:rsid w:val="007C2C7D"/>
    <w:rsid w:val="007C38D1"/>
    <w:rsid w:val="007C7058"/>
    <w:rsid w:val="007D0DD3"/>
    <w:rsid w:val="007D18DA"/>
    <w:rsid w:val="007D29BE"/>
    <w:rsid w:val="007E04D2"/>
    <w:rsid w:val="007E4641"/>
    <w:rsid w:val="007E5FFA"/>
    <w:rsid w:val="007F1D3F"/>
    <w:rsid w:val="008144B5"/>
    <w:rsid w:val="00814FA6"/>
    <w:rsid w:val="0082227B"/>
    <w:rsid w:val="008335F8"/>
    <w:rsid w:val="00836BD1"/>
    <w:rsid w:val="00861F23"/>
    <w:rsid w:val="008628AB"/>
    <w:rsid w:val="00877034"/>
    <w:rsid w:val="00880AE5"/>
    <w:rsid w:val="00886C61"/>
    <w:rsid w:val="00896459"/>
    <w:rsid w:val="008B0391"/>
    <w:rsid w:val="008B2386"/>
    <w:rsid w:val="008C2250"/>
    <w:rsid w:val="008C2686"/>
    <w:rsid w:val="008C2EB3"/>
    <w:rsid w:val="008D0BD2"/>
    <w:rsid w:val="008D24CA"/>
    <w:rsid w:val="008D45E5"/>
    <w:rsid w:val="008E7243"/>
    <w:rsid w:val="008F1DD9"/>
    <w:rsid w:val="008F3FC3"/>
    <w:rsid w:val="009015FC"/>
    <w:rsid w:val="009022D8"/>
    <w:rsid w:val="00902BE5"/>
    <w:rsid w:val="00910448"/>
    <w:rsid w:val="00914137"/>
    <w:rsid w:val="00925FAC"/>
    <w:rsid w:val="009407C4"/>
    <w:rsid w:val="009421FB"/>
    <w:rsid w:val="00956B29"/>
    <w:rsid w:val="00956B2A"/>
    <w:rsid w:val="00957192"/>
    <w:rsid w:val="0095722B"/>
    <w:rsid w:val="0095786D"/>
    <w:rsid w:val="0096114C"/>
    <w:rsid w:val="00973557"/>
    <w:rsid w:val="0097708D"/>
    <w:rsid w:val="00977BDC"/>
    <w:rsid w:val="0099712A"/>
    <w:rsid w:val="009A3925"/>
    <w:rsid w:val="009B2D04"/>
    <w:rsid w:val="009B38E7"/>
    <w:rsid w:val="009B4FF2"/>
    <w:rsid w:val="009C2B3F"/>
    <w:rsid w:val="009D3FB6"/>
    <w:rsid w:val="009E09BF"/>
    <w:rsid w:val="009F68ED"/>
    <w:rsid w:val="00A01CCE"/>
    <w:rsid w:val="00A03441"/>
    <w:rsid w:val="00A0616B"/>
    <w:rsid w:val="00A2341D"/>
    <w:rsid w:val="00A3184D"/>
    <w:rsid w:val="00A46F76"/>
    <w:rsid w:val="00A54D46"/>
    <w:rsid w:val="00A86940"/>
    <w:rsid w:val="00A935D5"/>
    <w:rsid w:val="00AA4280"/>
    <w:rsid w:val="00AA692A"/>
    <w:rsid w:val="00AB6A8E"/>
    <w:rsid w:val="00AD177B"/>
    <w:rsid w:val="00AD4C7A"/>
    <w:rsid w:val="00AD5508"/>
    <w:rsid w:val="00AD74EE"/>
    <w:rsid w:val="00AE0F50"/>
    <w:rsid w:val="00AE615A"/>
    <w:rsid w:val="00AF3333"/>
    <w:rsid w:val="00AF5FC8"/>
    <w:rsid w:val="00B03393"/>
    <w:rsid w:val="00B170B3"/>
    <w:rsid w:val="00B2703A"/>
    <w:rsid w:val="00B44B6A"/>
    <w:rsid w:val="00B62C38"/>
    <w:rsid w:val="00B652A7"/>
    <w:rsid w:val="00B6535D"/>
    <w:rsid w:val="00B77171"/>
    <w:rsid w:val="00B84DA8"/>
    <w:rsid w:val="00B92306"/>
    <w:rsid w:val="00B9705E"/>
    <w:rsid w:val="00BB74EB"/>
    <w:rsid w:val="00BC5FE1"/>
    <w:rsid w:val="00BD0E68"/>
    <w:rsid w:val="00BD1647"/>
    <w:rsid w:val="00BD7AD9"/>
    <w:rsid w:val="00BE622F"/>
    <w:rsid w:val="00C07A29"/>
    <w:rsid w:val="00C217B7"/>
    <w:rsid w:val="00C23027"/>
    <w:rsid w:val="00C24F46"/>
    <w:rsid w:val="00C26515"/>
    <w:rsid w:val="00C27252"/>
    <w:rsid w:val="00C274A6"/>
    <w:rsid w:val="00C30C96"/>
    <w:rsid w:val="00C30F60"/>
    <w:rsid w:val="00C40F2E"/>
    <w:rsid w:val="00C549B7"/>
    <w:rsid w:val="00C567F8"/>
    <w:rsid w:val="00C62F74"/>
    <w:rsid w:val="00C704D5"/>
    <w:rsid w:val="00C762E5"/>
    <w:rsid w:val="00C77E66"/>
    <w:rsid w:val="00C8087B"/>
    <w:rsid w:val="00C9688A"/>
    <w:rsid w:val="00C96893"/>
    <w:rsid w:val="00CA1B8D"/>
    <w:rsid w:val="00CA5F92"/>
    <w:rsid w:val="00CB6B7D"/>
    <w:rsid w:val="00CD068B"/>
    <w:rsid w:val="00CD2E74"/>
    <w:rsid w:val="00CD3527"/>
    <w:rsid w:val="00CD4171"/>
    <w:rsid w:val="00CD4360"/>
    <w:rsid w:val="00CD7442"/>
    <w:rsid w:val="00CE5FC4"/>
    <w:rsid w:val="00D340DD"/>
    <w:rsid w:val="00D45747"/>
    <w:rsid w:val="00D506F6"/>
    <w:rsid w:val="00D617A7"/>
    <w:rsid w:val="00D64398"/>
    <w:rsid w:val="00D651EC"/>
    <w:rsid w:val="00D66DFF"/>
    <w:rsid w:val="00D7409C"/>
    <w:rsid w:val="00D77D33"/>
    <w:rsid w:val="00D8222B"/>
    <w:rsid w:val="00D83203"/>
    <w:rsid w:val="00D852C6"/>
    <w:rsid w:val="00D86ED3"/>
    <w:rsid w:val="00DB0B52"/>
    <w:rsid w:val="00DB79EF"/>
    <w:rsid w:val="00DC011A"/>
    <w:rsid w:val="00DD2F97"/>
    <w:rsid w:val="00DD3727"/>
    <w:rsid w:val="00DD72C9"/>
    <w:rsid w:val="00DE256B"/>
    <w:rsid w:val="00DE7A3D"/>
    <w:rsid w:val="00DF485B"/>
    <w:rsid w:val="00DF7BE5"/>
    <w:rsid w:val="00DF7EE0"/>
    <w:rsid w:val="00E020D3"/>
    <w:rsid w:val="00E02734"/>
    <w:rsid w:val="00E06277"/>
    <w:rsid w:val="00E07AAF"/>
    <w:rsid w:val="00E07EC8"/>
    <w:rsid w:val="00E11A5B"/>
    <w:rsid w:val="00E12D90"/>
    <w:rsid w:val="00E20821"/>
    <w:rsid w:val="00E25746"/>
    <w:rsid w:val="00E26B2D"/>
    <w:rsid w:val="00E309B4"/>
    <w:rsid w:val="00E3137D"/>
    <w:rsid w:val="00E36D71"/>
    <w:rsid w:val="00E43CBA"/>
    <w:rsid w:val="00E460DA"/>
    <w:rsid w:val="00E47532"/>
    <w:rsid w:val="00E509A5"/>
    <w:rsid w:val="00E54976"/>
    <w:rsid w:val="00E54C39"/>
    <w:rsid w:val="00E574A8"/>
    <w:rsid w:val="00E63EE6"/>
    <w:rsid w:val="00E65B7E"/>
    <w:rsid w:val="00EA3A9C"/>
    <w:rsid w:val="00EC5497"/>
    <w:rsid w:val="00EC6A61"/>
    <w:rsid w:val="00ED2DA4"/>
    <w:rsid w:val="00EE3F1A"/>
    <w:rsid w:val="00EE5E46"/>
    <w:rsid w:val="00EE6119"/>
    <w:rsid w:val="00EE6846"/>
    <w:rsid w:val="00EE6C34"/>
    <w:rsid w:val="00EF3910"/>
    <w:rsid w:val="00F012F7"/>
    <w:rsid w:val="00F04589"/>
    <w:rsid w:val="00F23780"/>
    <w:rsid w:val="00F330E5"/>
    <w:rsid w:val="00F4641D"/>
    <w:rsid w:val="00F55E98"/>
    <w:rsid w:val="00F73FFF"/>
    <w:rsid w:val="00F755F9"/>
    <w:rsid w:val="00F75A11"/>
    <w:rsid w:val="00F82A77"/>
    <w:rsid w:val="00F90DCE"/>
    <w:rsid w:val="00F916FA"/>
    <w:rsid w:val="00F93CDA"/>
    <w:rsid w:val="00FA519E"/>
    <w:rsid w:val="00FB617D"/>
    <w:rsid w:val="00FD1F90"/>
    <w:rsid w:val="00FD62AD"/>
    <w:rsid w:val="00FD78A6"/>
    <w:rsid w:val="00FF2E98"/>
    <w:rsid w:val="00FF5D47"/>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91FA96"/>
  <w15:docId w15:val="{69186248-D69A-4FB4-AEEF-0D6877B1EC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5722B"/>
    <w:pPr>
      <w:spacing w:after="200" w:line="276" w:lineRule="auto"/>
    </w:pPr>
    <w:rPr>
      <w:rFonts w:ascii="Calibri" w:eastAsia="Calibri" w:hAnsi="Calibri" w:cs="Times New Roman"/>
    </w:rPr>
  </w:style>
  <w:style w:type="paragraph" w:styleId="Heading1">
    <w:name w:val="heading 1"/>
    <w:basedOn w:val="Normal"/>
    <w:next w:val="Normal"/>
    <w:link w:val="Heading1Char"/>
    <w:uiPriority w:val="9"/>
    <w:qFormat/>
    <w:rsid w:val="00AD177B"/>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DGVITITLE">
    <w:name w:val="ADGVI_TITLE"/>
    <w:basedOn w:val="Normal"/>
    <w:qFormat/>
    <w:rsid w:val="0095722B"/>
    <w:pPr>
      <w:spacing w:after="0" w:line="240" w:lineRule="auto"/>
      <w:jc w:val="center"/>
    </w:pPr>
    <w:rPr>
      <w:rFonts w:ascii="Times New Roman" w:hAnsi="Times New Roman"/>
      <w:b/>
      <w:sz w:val="28"/>
    </w:rPr>
  </w:style>
  <w:style w:type="paragraph" w:customStyle="1" w:styleId="ADGVIAUTHOR">
    <w:name w:val="ADGVI_AUTHOR"/>
    <w:basedOn w:val="ADGVITITLE"/>
    <w:qFormat/>
    <w:rsid w:val="0095722B"/>
    <w:pPr>
      <w:spacing w:before="120"/>
    </w:pPr>
    <w:rPr>
      <w:b w:val="0"/>
      <w:sz w:val="22"/>
    </w:rPr>
  </w:style>
  <w:style w:type="paragraph" w:customStyle="1" w:styleId="ADGVIAUTHORIDENTITY">
    <w:name w:val="ADGVI_AUTHOR IDENTITY"/>
    <w:basedOn w:val="ADGVIAUTHOR"/>
    <w:qFormat/>
    <w:rsid w:val="0095722B"/>
    <w:pPr>
      <w:spacing w:before="0"/>
    </w:pPr>
  </w:style>
  <w:style w:type="paragraph" w:customStyle="1" w:styleId="ADGVIABSTRAKKEYWORD">
    <w:name w:val="ADGVI_ABSTRAK_KEYWORD"/>
    <w:basedOn w:val="Normal"/>
    <w:qFormat/>
    <w:rsid w:val="0095722B"/>
    <w:pPr>
      <w:spacing w:before="120" w:after="0" w:line="240" w:lineRule="auto"/>
      <w:jc w:val="both"/>
    </w:pPr>
    <w:rPr>
      <w:rFonts w:ascii="Times New Roman" w:hAnsi="Times New Roman"/>
      <w:i/>
    </w:rPr>
  </w:style>
  <w:style w:type="paragraph" w:customStyle="1" w:styleId="ADGVIHEADING1">
    <w:name w:val="ADGVI_HEADING 1"/>
    <w:basedOn w:val="ADGVITITLE"/>
    <w:qFormat/>
    <w:rsid w:val="0095722B"/>
    <w:pPr>
      <w:spacing w:before="360" w:after="120"/>
      <w:jc w:val="left"/>
    </w:pPr>
    <w:rPr>
      <w:sz w:val="22"/>
    </w:rPr>
  </w:style>
  <w:style w:type="paragraph" w:customStyle="1" w:styleId="ADGVIBODYTEXT">
    <w:name w:val="ADGVI_BODYTEXT"/>
    <w:basedOn w:val="Normal"/>
    <w:qFormat/>
    <w:rsid w:val="0095722B"/>
    <w:pPr>
      <w:spacing w:after="0" w:line="240" w:lineRule="auto"/>
      <w:ind w:firstLine="567"/>
      <w:jc w:val="both"/>
    </w:pPr>
    <w:rPr>
      <w:rFonts w:ascii="Times New Roman" w:hAnsi="Times New Roman"/>
    </w:rPr>
  </w:style>
  <w:style w:type="character" w:styleId="Hyperlink">
    <w:name w:val="Hyperlink"/>
    <w:uiPriority w:val="99"/>
    <w:unhideWhenUsed/>
    <w:rsid w:val="0095722B"/>
    <w:rPr>
      <w:rFonts w:cs="Times New Roman"/>
      <w:color w:val="0000FF"/>
      <w:u w:val="single"/>
    </w:rPr>
  </w:style>
  <w:style w:type="paragraph" w:styleId="Header">
    <w:name w:val="header"/>
    <w:basedOn w:val="Normal"/>
    <w:link w:val="HeaderChar"/>
    <w:uiPriority w:val="99"/>
    <w:unhideWhenUsed/>
    <w:rsid w:val="0095722B"/>
    <w:pPr>
      <w:tabs>
        <w:tab w:val="center" w:pos="4513"/>
        <w:tab w:val="right" w:pos="9026"/>
      </w:tabs>
      <w:spacing w:after="0" w:line="240" w:lineRule="auto"/>
    </w:pPr>
  </w:style>
  <w:style w:type="character" w:customStyle="1" w:styleId="HeaderChar">
    <w:name w:val="Header Char"/>
    <w:basedOn w:val="DefaultParagraphFont"/>
    <w:link w:val="Header"/>
    <w:uiPriority w:val="99"/>
    <w:rsid w:val="0095722B"/>
    <w:rPr>
      <w:rFonts w:ascii="Calibri" w:eastAsia="Calibri" w:hAnsi="Calibri" w:cs="Times New Roman"/>
    </w:rPr>
  </w:style>
  <w:style w:type="paragraph" w:styleId="Footer">
    <w:name w:val="footer"/>
    <w:basedOn w:val="Normal"/>
    <w:link w:val="FooterChar"/>
    <w:uiPriority w:val="99"/>
    <w:unhideWhenUsed/>
    <w:rsid w:val="0095722B"/>
    <w:pPr>
      <w:tabs>
        <w:tab w:val="center" w:pos="4513"/>
        <w:tab w:val="right" w:pos="9026"/>
      </w:tabs>
      <w:spacing w:after="0" w:line="240" w:lineRule="auto"/>
    </w:pPr>
  </w:style>
  <w:style w:type="character" w:customStyle="1" w:styleId="FooterChar">
    <w:name w:val="Footer Char"/>
    <w:basedOn w:val="DefaultParagraphFont"/>
    <w:link w:val="Footer"/>
    <w:uiPriority w:val="99"/>
    <w:rsid w:val="0095722B"/>
    <w:rPr>
      <w:rFonts w:ascii="Calibri" w:eastAsia="Calibri" w:hAnsi="Calibri" w:cs="Times New Roman"/>
    </w:rPr>
  </w:style>
  <w:style w:type="paragraph" w:customStyle="1" w:styleId="ADGVIABSTRAKBODY">
    <w:name w:val="ADGVI_ABSTRAK_BODY"/>
    <w:basedOn w:val="Normal"/>
    <w:qFormat/>
    <w:rsid w:val="0095722B"/>
    <w:pPr>
      <w:spacing w:after="0" w:line="240" w:lineRule="auto"/>
      <w:jc w:val="both"/>
    </w:pPr>
    <w:rPr>
      <w:rFonts w:ascii="Times New Roman" w:hAnsi="Times New Roman"/>
      <w:i/>
    </w:rPr>
  </w:style>
  <w:style w:type="paragraph" w:customStyle="1" w:styleId="ADGVIABSTRACTTITLE">
    <w:name w:val="ADGVI_ABSTRACT TITLE"/>
    <w:basedOn w:val="ADGVITITLE"/>
    <w:qFormat/>
    <w:rsid w:val="0095722B"/>
    <w:pPr>
      <w:spacing w:before="120"/>
    </w:pPr>
    <w:rPr>
      <w:b w:val="0"/>
      <w:sz w:val="22"/>
    </w:rPr>
  </w:style>
  <w:style w:type="character" w:styleId="CommentReference">
    <w:name w:val="annotation reference"/>
    <w:basedOn w:val="DefaultParagraphFont"/>
    <w:uiPriority w:val="99"/>
    <w:semiHidden/>
    <w:unhideWhenUsed/>
    <w:rsid w:val="0095722B"/>
    <w:rPr>
      <w:sz w:val="16"/>
      <w:szCs w:val="16"/>
    </w:rPr>
  </w:style>
  <w:style w:type="paragraph" w:customStyle="1" w:styleId="E-JOURNALAuthor">
    <w:name w:val="E-JOURNAL_Author"/>
    <w:basedOn w:val="Normal"/>
    <w:qFormat/>
    <w:rsid w:val="0095722B"/>
    <w:pPr>
      <w:spacing w:after="0" w:line="240" w:lineRule="auto"/>
      <w:jc w:val="center"/>
    </w:pPr>
    <w:rPr>
      <w:rFonts w:ascii="Times New Roman" w:eastAsia="Times New Roman" w:hAnsi="Times New Roman"/>
    </w:rPr>
  </w:style>
  <w:style w:type="paragraph" w:styleId="CommentText">
    <w:name w:val="annotation text"/>
    <w:basedOn w:val="Normal"/>
    <w:link w:val="CommentTextChar"/>
    <w:uiPriority w:val="99"/>
    <w:semiHidden/>
    <w:unhideWhenUsed/>
    <w:rsid w:val="0095722B"/>
    <w:pPr>
      <w:spacing w:line="240" w:lineRule="auto"/>
    </w:pPr>
    <w:rPr>
      <w:sz w:val="20"/>
      <w:szCs w:val="20"/>
    </w:rPr>
  </w:style>
  <w:style w:type="character" w:customStyle="1" w:styleId="CommentTextChar">
    <w:name w:val="Comment Text Char"/>
    <w:basedOn w:val="DefaultParagraphFont"/>
    <w:link w:val="CommentText"/>
    <w:uiPriority w:val="99"/>
    <w:semiHidden/>
    <w:rsid w:val="0095722B"/>
    <w:rPr>
      <w:rFonts w:ascii="Calibri" w:eastAsia="Calibri" w:hAnsi="Calibri" w:cs="Times New Roman"/>
      <w:sz w:val="20"/>
      <w:szCs w:val="20"/>
    </w:rPr>
  </w:style>
  <w:style w:type="paragraph" w:styleId="BalloonText">
    <w:name w:val="Balloon Text"/>
    <w:basedOn w:val="Normal"/>
    <w:link w:val="BalloonTextChar"/>
    <w:uiPriority w:val="99"/>
    <w:semiHidden/>
    <w:unhideWhenUsed/>
    <w:rsid w:val="0095722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5722B"/>
    <w:rPr>
      <w:rFonts w:ascii="Segoe UI" w:eastAsia="Calibri" w:hAnsi="Segoe UI" w:cs="Segoe UI"/>
      <w:sz w:val="18"/>
      <w:szCs w:val="18"/>
    </w:rPr>
  </w:style>
  <w:style w:type="paragraph" w:styleId="ListParagraph">
    <w:name w:val="List Paragraph"/>
    <w:aliases w:val="Body of text,List Paragraph1"/>
    <w:basedOn w:val="Normal"/>
    <w:link w:val="ListParagraphChar"/>
    <w:uiPriority w:val="34"/>
    <w:qFormat/>
    <w:rsid w:val="00C8087B"/>
    <w:pPr>
      <w:ind w:left="720"/>
      <w:contextualSpacing/>
    </w:pPr>
    <w:rPr>
      <w:rFonts w:asciiTheme="minorHAnsi" w:eastAsiaTheme="minorEastAsia" w:hAnsiTheme="minorHAnsi" w:cstheme="minorBidi"/>
      <w:lang w:val="en-US"/>
    </w:rPr>
  </w:style>
  <w:style w:type="character" w:customStyle="1" w:styleId="ListParagraphChar">
    <w:name w:val="List Paragraph Char"/>
    <w:aliases w:val="Body of text Char,List Paragraph1 Char"/>
    <w:link w:val="ListParagraph"/>
    <w:uiPriority w:val="34"/>
    <w:rsid w:val="00C8087B"/>
    <w:rPr>
      <w:rFonts w:eastAsiaTheme="minorEastAsia"/>
      <w:lang w:val="en-US"/>
    </w:rPr>
  </w:style>
  <w:style w:type="table" w:styleId="TableGrid">
    <w:name w:val="Table Grid"/>
    <w:basedOn w:val="TableNormal"/>
    <w:uiPriority w:val="39"/>
    <w:rsid w:val="00CD744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DGVIREFERENCES">
    <w:name w:val="ADGVI_REFERENCES"/>
    <w:basedOn w:val="ADGVIBODYTEXT"/>
    <w:qFormat/>
    <w:rsid w:val="00C274A6"/>
    <w:pPr>
      <w:spacing w:before="120"/>
      <w:ind w:left="567" w:hanging="567"/>
    </w:pPr>
  </w:style>
  <w:style w:type="paragraph" w:customStyle="1" w:styleId="JOURNALHEADING1">
    <w:name w:val="JOURNAL_HEADING 1"/>
    <w:basedOn w:val="Normal"/>
    <w:qFormat/>
    <w:rsid w:val="00C274A6"/>
    <w:pPr>
      <w:spacing w:before="360" w:after="120" w:line="240" w:lineRule="auto"/>
    </w:pPr>
    <w:rPr>
      <w:rFonts w:ascii="Times New Roman" w:eastAsia="Times New Roman" w:hAnsi="Times New Roman"/>
      <w:b/>
      <w:lang w:val="en-US"/>
    </w:rPr>
  </w:style>
  <w:style w:type="paragraph" w:styleId="Title">
    <w:name w:val="Title"/>
    <w:basedOn w:val="Normal"/>
    <w:next w:val="Normal"/>
    <w:link w:val="TitleChar"/>
    <w:uiPriority w:val="10"/>
    <w:qFormat/>
    <w:rsid w:val="003400E2"/>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400E2"/>
    <w:rPr>
      <w:rFonts w:asciiTheme="majorHAnsi" w:eastAsiaTheme="majorEastAsia" w:hAnsiTheme="majorHAnsi" w:cstheme="majorBidi"/>
      <w:spacing w:val="-10"/>
      <w:kern w:val="28"/>
      <w:sz w:val="56"/>
      <w:szCs w:val="56"/>
    </w:rPr>
  </w:style>
  <w:style w:type="character" w:styleId="Emphasis">
    <w:name w:val="Emphasis"/>
    <w:basedOn w:val="DefaultParagraphFont"/>
    <w:uiPriority w:val="20"/>
    <w:qFormat/>
    <w:rsid w:val="003400E2"/>
    <w:rPr>
      <w:i/>
      <w:iCs/>
    </w:rPr>
  </w:style>
  <w:style w:type="character" w:customStyle="1" w:styleId="Heading1Char">
    <w:name w:val="Heading 1 Char"/>
    <w:basedOn w:val="DefaultParagraphFont"/>
    <w:link w:val="Heading1"/>
    <w:uiPriority w:val="9"/>
    <w:rsid w:val="00AD177B"/>
    <w:rPr>
      <w:rFonts w:asciiTheme="majorHAnsi" w:eastAsiaTheme="majorEastAsia" w:hAnsiTheme="majorHAnsi" w:cstheme="majorBidi"/>
      <w:color w:val="2E74B5"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905926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adyazie@gmail.com" TargetMode="External"/><Relationship Id="rId13" Type="http://schemas.openxmlformats.org/officeDocument/2006/relationships/image" Target="media/image1.png"/><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5.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3.jpeg"/><Relationship Id="rId23" Type="http://schemas.openxmlformats.org/officeDocument/2006/relationships/image" Target="media/image100.png"/><Relationship Id="rId10" Type="http://schemas.openxmlformats.org/officeDocument/2006/relationships/footer" Target="footer1.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2.png"/><Relationship Id="rId22" Type="http://schemas.openxmlformats.org/officeDocument/2006/relationships/image" Target="media/image1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3EDE63-1184-45E3-850C-471E17D939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5</TotalTime>
  <Pages>9</Pages>
  <Words>8496</Words>
  <Characters>48432</Characters>
  <Application>Microsoft Office Word</Application>
  <DocSecurity>0</DocSecurity>
  <Lines>403</Lines>
  <Paragraphs>1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8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dya</dc:creator>
  <cp:keywords/>
  <dc:description/>
  <cp:lastModifiedBy>Microsoft Office User</cp:lastModifiedBy>
  <cp:revision>20</cp:revision>
  <cp:lastPrinted>2017-12-26T11:41:00Z</cp:lastPrinted>
  <dcterms:created xsi:type="dcterms:W3CDTF">2020-08-20T01:13:00Z</dcterms:created>
  <dcterms:modified xsi:type="dcterms:W3CDTF">2020-08-20T09: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6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7th edition (author-date)</vt:lpwstr>
  </property>
  <property fmtid="{D5CDD505-2E9C-101B-9397-08002B2CF9AE}" pid="11" name="Mendeley Recent Style Id 4_1">
    <vt:lpwstr>http://www.zotero.org/styles/harvard-cite-them-right</vt:lpwstr>
  </property>
  <property fmtid="{D5CDD505-2E9C-101B-9397-08002B2CF9AE}" pid="12" name="Mendeley Recent Style Name 4_1">
    <vt:lpwstr>Cite Them Right 10th edition - Harvard</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institute-of-physics-numeric</vt:lpwstr>
  </property>
  <property fmtid="{D5CDD505-2E9C-101B-9397-08002B2CF9AE}" pid="16" name="Mendeley Recent Style Name 6_1">
    <vt:lpwstr>Institute of Physics (numeric)</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Unique User Id_1">
    <vt:lpwstr>43264e28-cd36-3f12-94ef-d97429366a55</vt:lpwstr>
  </property>
  <property fmtid="{D5CDD505-2E9C-101B-9397-08002B2CF9AE}" pid="24" name="Mendeley Citation Style_1">
    <vt:lpwstr>http://www.zotero.org/styles/apa</vt:lpwstr>
  </property>
</Properties>
</file>